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36F82" w:rsidRDefault="00436F82">
      <w:pPr>
        <w:rPr>
          <w:rFonts w:ascii="Times New Roman" w:hAnsi="Times New Roman" w:cs="Times New Roman"/>
          <w:b/>
          <w:kern w:val="0"/>
          <w:sz w:val="20"/>
          <w:szCs w:val="20"/>
        </w:rPr>
      </w:pPr>
    </w:p>
    <w:p w:rsidR="00F516FD" w:rsidRPr="003E3D0E" w:rsidRDefault="003E3D0E">
      <w:pPr>
        <w:rPr>
          <w:rFonts w:ascii="Times New Roman" w:hAnsi="Times New Roman" w:cs="Times New Roman"/>
          <w:b/>
          <w:kern w:val="0"/>
          <w:sz w:val="20"/>
          <w:szCs w:val="20"/>
        </w:rPr>
      </w:pPr>
      <w:r w:rsidRPr="003E3D0E">
        <w:rPr>
          <w:rFonts w:ascii="Times New Roman" w:hAnsi="Times New Roman" w:cs="Times New Roman" w:hint="eastAsia"/>
          <w:b/>
          <w:kern w:val="0"/>
          <w:sz w:val="20"/>
          <w:szCs w:val="20"/>
        </w:rPr>
        <w:t>Introduction</w:t>
      </w:r>
    </w:p>
    <w:p w:rsidR="00684405" w:rsidRDefault="008E79AF" w:rsidP="00B30F42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8149E9">
        <w:rPr>
          <w:rFonts w:ascii="Times New Roman" w:hAnsi="Times New Roman" w:cs="Times New Roman"/>
          <w:kern w:val="0"/>
          <w:sz w:val="20"/>
          <w:szCs w:val="20"/>
        </w:rPr>
        <w:t xml:space="preserve">Systemic sclerosis (Scleroderma, SSc) is </w:t>
      </w:r>
      <w:r w:rsidR="004433A3">
        <w:rPr>
          <w:rFonts w:ascii="Times New Roman" w:hAnsi="Times New Roman" w:cs="Times New Roman"/>
          <w:kern w:val="0"/>
          <w:sz w:val="20"/>
          <w:szCs w:val="20"/>
        </w:rPr>
        <w:t xml:space="preserve">a complex systemic autoimmune disease </w:t>
      </w:r>
      <w:r w:rsidRPr="008149E9">
        <w:rPr>
          <w:rFonts w:ascii="Times New Roman" w:hAnsi="Times New Roman" w:cs="Times New Roman"/>
          <w:kern w:val="0"/>
          <w:sz w:val="20"/>
          <w:szCs w:val="20"/>
        </w:rPr>
        <w:t>characterized by immune dysregulation,</w:t>
      </w:r>
      <w:r w:rsidR="00F516FD" w:rsidRPr="008149E9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8149E9">
        <w:rPr>
          <w:rFonts w:ascii="Times New Roman" w:hAnsi="Times New Roman" w:cs="Times New Roman"/>
          <w:kern w:val="0"/>
          <w:sz w:val="20"/>
          <w:szCs w:val="20"/>
        </w:rPr>
        <w:t>fibrosis, and vasculopathy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>.</w:t>
      </w:r>
      <w:r w:rsidRPr="008149E9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53EA7">
        <w:rPr>
          <w:rFonts w:ascii="Times New Roman" w:hAnsi="Times New Roman" w:cs="Times New Roman"/>
          <w:kern w:val="0"/>
          <w:sz w:val="20"/>
          <w:szCs w:val="20"/>
        </w:rPr>
        <w:t xml:space="preserve">It is a 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>rare</w:t>
      </w:r>
      <w:r w:rsidR="00153EA7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A053DF">
        <w:rPr>
          <w:rFonts w:ascii="Times New Roman" w:hAnsi="Times New Roman" w:cs="Times New Roman"/>
          <w:kern w:val="0"/>
          <w:sz w:val="20"/>
          <w:szCs w:val="20"/>
        </w:rPr>
        <w:t xml:space="preserve">connective tissue disease, with </w:t>
      </w:r>
      <w:r w:rsidR="00697715">
        <w:rPr>
          <w:rFonts w:ascii="Times New Roman" w:hAnsi="Times New Roman" w:cs="Times New Roman"/>
          <w:kern w:val="0"/>
          <w:sz w:val="20"/>
          <w:szCs w:val="20"/>
        </w:rPr>
        <w:t xml:space="preserve">a prevalence rate per year of </w:t>
      </w:r>
      <w:r w:rsidR="00CE608E">
        <w:rPr>
          <w:rFonts w:ascii="Times New Roman" w:hAnsi="Times New Roman" w:cs="Times New Roman"/>
          <w:kern w:val="0"/>
          <w:sz w:val="20"/>
          <w:szCs w:val="20"/>
        </w:rPr>
        <w:t xml:space="preserve">0.0028-0.0253 % </w:t>
      </w:r>
      <w:r w:rsidR="00A053DF">
        <w:rPr>
          <w:rFonts w:ascii="Times New Roman" w:hAnsi="Times New Roman" w:cs="Times New Roman"/>
          <w:kern w:val="0"/>
          <w:sz w:val="20"/>
          <w:szCs w:val="20"/>
        </w:rPr>
        <w:t>in US</w:t>
      </w:r>
      <w:r w:rsidR="00D856FB">
        <w:rPr>
          <w:rFonts w:ascii="Times New Roman" w:hAnsi="Times New Roman" w:cs="Times New Roman"/>
          <w:kern w:val="0"/>
          <w:sz w:val="20"/>
          <w:szCs w:val="20"/>
        </w:rPr>
        <w:t xml:space="preserve">A 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NYXllczwvQXV0aG9yPjxZZWFyPjIwMDM8L1llYXI+PFJl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</w:fldData>
        </w:fldChar>
      </w:r>
      <w:r w:rsidR="00A053DF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NYXllczwvQXV0aG9yPjxZZWFyPjIwMDM8L1llYXI+PFJl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</w:fldData>
        </w:fldChar>
      </w:r>
      <w:r w:rsidR="00A053DF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A053DF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" w:tooltip="Mayes, 2003 #9444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1</w:t>
        </w:r>
      </w:hyperlink>
      <w:r w:rsidR="00A053DF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A053DF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="00725470">
        <w:rPr>
          <w:rFonts w:ascii="Times New Roman" w:hAnsi="Times New Roman" w:cs="Times New Roman"/>
          <w:kern w:val="0"/>
          <w:sz w:val="20"/>
          <w:szCs w:val="20"/>
        </w:rPr>
        <w:t>Based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 xml:space="preserve"> on</w:t>
      </w:r>
      <w:r w:rsidR="001703FB" w:rsidRP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 xml:space="preserve">the </w:t>
      </w:r>
      <w:r w:rsidR="00725470">
        <w:rPr>
          <w:rFonts w:ascii="Times New Roman" w:hAnsi="Times New Roman" w:cs="Times New Roman"/>
          <w:kern w:val="0"/>
          <w:sz w:val="20"/>
          <w:szCs w:val="20"/>
        </w:rPr>
        <w:t xml:space="preserve">maximum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extent of skin involvement, SSc is categorised as</w:t>
      </w:r>
      <w:r w:rsidR="001703FB" w:rsidRP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limited cutaneous (l</w:t>
      </w:r>
      <w:r w:rsidR="008E5053">
        <w:rPr>
          <w:rFonts w:ascii="Times New Roman" w:hAnsi="Times New Roman" w:cs="Times New Roman"/>
          <w:kern w:val="0"/>
          <w:sz w:val="20"/>
          <w:szCs w:val="20"/>
        </w:rPr>
        <w:t>c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 xml:space="preserve">SSc) if skin thickening is </w:t>
      </w:r>
      <w:r w:rsidR="00725470">
        <w:rPr>
          <w:rFonts w:ascii="Times New Roman" w:hAnsi="Times New Roman" w:cs="Times New Roman"/>
          <w:kern w:val="0"/>
          <w:sz w:val="20"/>
          <w:szCs w:val="20"/>
        </w:rPr>
        <w:t>limit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ed</w:t>
      </w:r>
      <w:r w:rsidR="001703FB" w:rsidRP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to the extremities distal to the elbows and</w:t>
      </w:r>
      <w:r w:rsidR="001703FB" w:rsidRP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knees with or without facial involvement, whereas SSc is categorised as diffuse cutaneous (d</w:t>
      </w:r>
      <w:r w:rsidR="008E5053">
        <w:rPr>
          <w:rFonts w:ascii="Times New Roman" w:hAnsi="Times New Roman" w:cs="Times New Roman"/>
          <w:kern w:val="0"/>
          <w:sz w:val="20"/>
          <w:szCs w:val="20"/>
        </w:rPr>
        <w:t>c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SSc) if skin</w:t>
      </w:r>
      <w:r w:rsidR="001703FB" w:rsidRP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>thickening involv</w:t>
      </w:r>
      <w:r w:rsidR="004433A3">
        <w:rPr>
          <w:rFonts w:ascii="Times New Roman" w:hAnsi="Times New Roman" w:cs="Times New Roman"/>
          <w:kern w:val="0"/>
          <w:sz w:val="20"/>
          <w:szCs w:val="20"/>
        </w:rPr>
        <w:t>es areas proximal to the elbows</w:t>
      </w:r>
      <w:r w:rsidR="004433A3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1703FB" w:rsidRPr="004433A3">
        <w:rPr>
          <w:rFonts w:ascii="Times New Roman" w:hAnsi="Times New Roman" w:cs="Times New Roman"/>
          <w:kern w:val="0"/>
          <w:sz w:val="20"/>
          <w:szCs w:val="20"/>
        </w:rPr>
        <w:t xml:space="preserve">and knees, including the trunk. 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>Our previous research indicate</w:t>
      </w:r>
      <w:r w:rsidR="00966B5C">
        <w:rPr>
          <w:rFonts w:ascii="Times New Roman" w:hAnsi="Times New Roman" w:cs="Times New Roman" w:hint="eastAsia"/>
          <w:kern w:val="0"/>
          <w:sz w:val="20"/>
          <w:szCs w:val="20"/>
        </w:rPr>
        <w:t>s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 xml:space="preserve"> that </w:t>
      </w:r>
      <w:r w:rsidR="00EC1684">
        <w:rPr>
          <w:rFonts w:ascii="Times New Roman" w:hAnsi="Times New Roman" w:cs="Times New Roman" w:hint="eastAsia"/>
          <w:kern w:val="0"/>
          <w:sz w:val="20"/>
          <w:szCs w:val="20"/>
        </w:rPr>
        <w:t>c</w:t>
      </w:r>
      <w:r w:rsidR="00EC1684">
        <w:rPr>
          <w:rFonts w:ascii="Times New Roman" w:hAnsi="Times New Roman" w:cs="Times New Roman"/>
          <w:kern w:val="0"/>
          <w:sz w:val="20"/>
          <w:szCs w:val="20"/>
        </w:rPr>
        <w:t>hinese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 xml:space="preserve"> patients show</w:t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 xml:space="preserve"> 40.3 % 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>lcSSc</w:t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 xml:space="preserve"> and 59.7 % 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>dcSSc</w:t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 xml:space="preserve"> forms of SSc</w:t>
      </w:r>
      <w:r w:rsidR="00D243F2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xMzwvWWVhcj48UmVj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xMzwvWWVhcj48UmVj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" w:tooltip="Wang, 2013 #10142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760056">
        <w:rPr>
          <w:rFonts w:ascii="Times New Roman" w:hAnsi="Times New Roman" w:cs="Times New Roman"/>
          <w:kern w:val="0"/>
          <w:sz w:val="20"/>
          <w:szCs w:val="20"/>
        </w:rPr>
        <w:t>.</w:t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 xml:space="preserve"> SSc also can be subgrouped by autoantibody subsets. The most common of the autoantibodies are directed against DNA topoisomerase I (ATA) and centromeric proteins (ACA)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>.</w:t>
      </w:r>
      <w:r w:rsidR="00760056" w:rsidRPr="00760056">
        <w:rPr>
          <w:rFonts w:ascii="Times New Roman" w:hAnsi="Times New Roman" w:cs="Times New Roman"/>
          <w:color w:val="000000"/>
          <w:sz w:val="27"/>
          <w:szCs w:val="27"/>
          <w:shd w:val="clear" w:color="auto" w:fill="FFFFFF"/>
        </w:rPr>
        <w:t xml:space="preserve"> </w:t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>ATA was found in 59.9 %, ACA in 13.4 %</w:t>
      </w:r>
      <w:r w:rsidR="00760056">
        <w:rPr>
          <w:rFonts w:ascii="Times New Roman" w:hAnsi="Times New Roman" w:cs="Times New Roman"/>
          <w:kern w:val="0"/>
          <w:sz w:val="20"/>
          <w:szCs w:val="20"/>
        </w:rPr>
        <w:t xml:space="preserve"> of chinese patients</w:t>
      </w:r>
      <w:r w:rsidR="00D243F2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D360F7">
        <w:rPr>
          <w:rFonts w:ascii="Times New Roman" w:hAnsi="Times New Roman" w:cs="Times New Roman"/>
          <w:kern w:val="0"/>
          <w:sz w:val="20"/>
          <w:szCs w:val="20"/>
        </w:rPr>
        <w:t xml:space="preserve">cohort 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xMzwvWWVhcj48UmVj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XYW5nPC9BdXRob3I+PFllYXI+MjAxMzwvWWVhcj48UmVj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" w:tooltip="Wang, 2013 #10142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760056" w:rsidRPr="00760056">
        <w:rPr>
          <w:rFonts w:ascii="Times New Roman" w:hAnsi="Times New Roman" w:cs="Times New Roman"/>
          <w:kern w:val="0"/>
          <w:sz w:val="20"/>
          <w:szCs w:val="20"/>
        </w:rPr>
        <w:t>.</w:t>
      </w:r>
      <w:r w:rsidR="00760056">
        <w:rPr>
          <w:rStyle w:val="apple-converted-space"/>
          <w:rFonts w:ascii="Times New Roman" w:hAnsi="Times New Roman" w:cs="Times New Roman"/>
          <w:color w:val="000000"/>
          <w:sz w:val="27"/>
          <w:szCs w:val="27"/>
          <w:shd w:val="clear" w:color="auto" w:fill="FFFFFF"/>
        </w:rPr>
        <w:t> 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>The</w:t>
      </w:r>
      <w:r w:rsidRPr="008149E9">
        <w:rPr>
          <w:rFonts w:ascii="Times New Roman" w:hAnsi="Times New Roman" w:cs="Times New Roman"/>
          <w:kern w:val="0"/>
          <w:sz w:val="20"/>
          <w:szCs w:val="20"/>
        </w:rPr>
        <w:t xml:space="preserve"> pathogenesis 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>of SSc</w:t>
      </w:r>
      <w:r w:rsidR="00BF064F" w:rsidRPr="008149E9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8149E9">
        <w:rPr>
          <w:rFonts w:ascii="Times New Roman" w:hAnsi="Times New Roman" w:cs="Times New Roman"/>
          <w:kern w:val="0"/>
          <w:sz w:val="20"/>
          <w:szCs w:val="20"/>
        </w:rPr>
        <w:t>is not completely understood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 xml:space="preserve"> despite vigorous research efforts</w:t>
      </w:r>
      <w:r w:rsidR="008D7C9C" w:rsidRPr="008149E9">
        <w:rPr>
          <w:rFonts w:ascii="Times New Roman" w:hAnsi="Times New Roman" w:cs="Times New Roman"/>
          <w:kern w:val="0"/>
          <w:sz w:val="20"/>
          <w:szCs w:val="20"/>
        </w:rPr>
        <w:t>.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562A5D" w:rsidRPr="00631F4A">
        <w:rPr>
          <w:rFonts w:ascii="Times New Roman" w:hAnsi="Times New Roman" w:cs="Times New Roman"/>
          <w:kern w:val="0"/>
          <w:sz w:val="20"/>
          <w:szCs w:val="20"/>
        </w:rPr>
        <w:t>A multitude of genetic studies, ranging from candidate-gene studies to genome-wide association studies, have identified a large number of genetic susceptibility factors for SSc and its clinical phenotypes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eXdvcmQ+PGtleXdvcmQ+UG9seW1vcnBoaXNtLCBTaW5nbGUgTnVjbGVvdGlkZS9nZW5ldGljczwv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OTI2LTMzPC9wYWdlcz48dm9sdW1lPjIxPC92b2x1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BbGlwcmFudGlzPC9BdXRob3I+PFllYXI+MjAwNzwvWWVh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==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eXdvcmQ+PGtleXdvcmQ+UG9seW1vcnBoaXNtLCBTaW5nbGUgTnVjbGVvdGlkZS9nZW5ldGljczwv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3" w:tooltip="Aliprantis, 2007 #9391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3-15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562A5D" w:rsidRPr="00631F4A">
        <w:rPr>
          <w:rFonts w:ascii="Times New Roman" w:hAnsi="Times New Roman" w:cs="Times New Roman"/>
          <w:kern w:val="0"/>
          <w:sz w:val="20"/>
          <w:szCs w:val="20"/>
        </w:rPr>
        <w:t>, but the contribution of these factors to diseas</w:t>
      </w:r>
      <w:r w:rsidR="00DF47F9">
        <w:rPr>
          <w:rFonts w:ascii="Times New Roman" w:hAnsi="Times New Roman" w:cs="Times New Roman"/>
          <w:kern w:val="0"/>
          <w:sz w:val="20"/>
          <w:szCs w:val="20"/>
        </w:rPr>
        <w:t>e susceptibility is only modest.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/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&lt;EndNote&gt;&lt;Cite&gt;&lt;Author&gt;Luo&lt;/Author&gt;&lt;Year&gt;2013&lt;/Year&gt;&lt;RecNum&gt;3029&lt;/RecNum&gt;&lt;DisplayText&gt;[16]&lt;/DisplayText&gt;&lt;record&gt;&lt;rec-number&gt;3029&lt;/rec-number&gt;&lt;foreign-keys&gt;&lt;key app="EN" db-id="w0ese0awerxv5me5avdpzvwqf9a5treea0ef"&gt;3029&lt;/key&gt;&lt;/foreign-keys&gt;&lt;ref-type name="Journal Article"&gt;17&lt;/ref-type&gt;&lt;contributors&gt;&lt;authors&gt;&lt;author&gt;Luo, Y.&lt;/author&gt;&lt;author&gt;Wang, Y.&lt;/author&gt;&lt;author&gt;Wang, Q.&lt;/author&gt;&lt;author&gt;Xiao, R.&lt;/author&gt;&lt;author&gt;Lu, Q.&lt;/author&gt;&lt;/authors&gt;&lt;/contributors&gt;&lt;auth-address&gt;Department of Dermatology, Second Xiangya Hospital, Central South University, #139 Renmin Middle Road, Changsha, Hunan 410011, China.&lt;/auth-address&gt;&lt;titles&gt;&lt;title&gt;Systemic sclerosis: genetics and epigenetics&lt;/title&gt;&lt;secondary-title&gt;J Autoimmun&lt;/secondary-title&gt;&lt;alt-title&gt;Journal of autoimmunity&lt;/alt-title&gt;&lt;/titles&gt;&lt;periodical&gt;&lt;full-title&gt;J Autoimmun&lt;/full-title&gt;&lt;abbr-1&gt;Journal of autoimmunity&lt;/abbr-1&gt;&lt;/periodical&gt;&lt;alt-periodical&gt;&lt;full-title&gt;J Autoimmun&lt;/full-title&gt;&lt;abbr-1&gt;Journal of autoimmunity&lt;/abbr-1&gt;&lt;/alt-periodical&gt;&lt;pages&gt;161-7&lt;/pages&gt;&lt;volume&gt;41&lt;/volume&gt;&lt;keywords&gt;&lt;keyword&gt;Autoimmune Diseases/genetics/*immunology&lt;/keyword&gt;&lt;keyword&gt;Epigenesis, Genetic/*immunology&lt;/keyword&gt;&lt;keyword&gt;Genome-Wide Association Study&lt;/keyword&gt;&lt;keyword&gt;HLA Antigens/genetics/*immunology&lt;/keyword&gt;&lt;keyword&gt;Humans&lt;/keyword&gt;&lt;keyword&gt;MicroRNAs/genetics/immunology&lt;/keyword&gt;&lt;keyword&gt;Scleroderma, Systemic/genetics/*immunology&lt;/keyword&gt;&lt;/keywords&gt;&lt;dates&gt;&lt;year&gt;2013&lt;/year&gt;&lt;pub-dates&gt;&lt;date&gt;Mar&lt;/date&gt;&lt;/pub-dates&gt;&lt;/dates&gt;&lt;isbn&gt;1095-9157 (Electronic)&amp;#xD;0896-8411 (Linking)&lt;/isbn&gt;&lt;accession-num&gt;23415078&lt;/accession-num&gt;&lt;urls&gt;&lt;related-urls&gt;&lt;url&gt;http://www.ncbi.nlm.nih.gov/pubmed/23415078&lt;/url&gt;&lt;/related-urls&gt;&lt;/urls&gt;&lt;electronic-resource-num&gt;10.1016/j.jaut.2013.01.012&lt;/electronic-resource-num&gt;&lt;/record&gt;&lt;/Cite&gt;&lt;/EndNote&gt;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6" w:tooltip="Luo, 2013 #3029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16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562A5D" w:rsidRPr="00631F4A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 xml:space="preserve">However, </w:t>
      </w:r>
      <w:r w:rsidR="00D72E26">
        <w:rPr>
          <w:rFonts w:ascii="Times New Roman" w:hAnsi="Times New Roman" w:cs="Times New Roman" w:hint="eastAsia"/>
          <w:kern w:val="0"/>
          <w:sz w:val="20"/>
          <w:szCs w:val="20"/>
        </w:rPr>
        <w:t>mount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>ing evidence</w:t>
      </w:r>
      <w:r w:rsidR="00D72E26">
        <w:rPr>
          <w:rFonts w:ascii="Times New Roman" w:hAnsi="Times New Roman" w:cs="Times New Roman"/>
          <w:kern w:val="0"/>
          <w:sz w:val="20"/>
          <w:szCs w:val="20"/>
        </w:rPr>
        <w:t>s</w:t>
      </w:r>
      <w:r w:rsidR="00BF064F">
        <w:rPr>
          <w:rFonts w:ascii="Times New Roman" w:hAnsi="Times New Roman" w:cs="Times New Roman"/>
          <w:kern w:val="0"/>
          <w:sz w:val="20"/>
          <w:szCs w:val="20"/>
        </w:rPr>
        <w:t xml:space="preserve"> of gene-specific epigenetic alteration in </w:t>
      </w:r>
      <w:bookmarkStart w:id="0" w:name="OLE_LINK11"/>
      <w:r w:rsidR="00BF064F">
        <w:rPr>
          <w:rFonts w:ascii="Times New Roman" w:hAnsi="Times New Roman" w:cs="Times New Roman"/>
          <w:kern w:val="0"/>
          <w:sz w:val="20"/>
          <w:szCs w:val="20"/>
        </w:rPr>
        <w:t>SSc</w:t>
      </w:r>
      <w:bookmarkEnd w:id="0"/>
      <w:r w:rsidR="00BF064F">
        <w:rPr>
          <w:rFonts w:ascii="Times New Roman" w:hAnsi="Times New Roman" w:cs="Times New Roman"/>
          <w:kern w:val="0"/>
          <w:sz w:val="20"/>
          <w:szCs w:val="20"/>
        </w:rPr>
        <w:t xml:space="preserve"> has occurred</w:t>
      </w:r>
      <w:r w:rsidR="00B424D0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Ccm9lbjwvQXV0aG9yPjxZZWFyPjIwMTQ8L1llYXI+PFJl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Ccm9lbjwvQXV0aG9yPjxZZWFyPjIwMTQ8L1llYXI+PFJl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17" w:tooltip="Broen, 2014 #3023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17-19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BF064F">
        <w:rPr>
          <w:rFonts w:ascii="Times New Roman" w:hAnsi="Times New Roman" w:cs="Times New Roman"/>
          <w:kern w:val="0"/>
          <w:sz w:val="20"/>
          <w:szCs w:val="20"/>
        </w:rPr>
        <w:t>.</w:t>
      </w:r>
    </w:p>
    <w:p w:rsidR="004A48AD" w:rsidRPr="0065643D" w:rsidRDefault="000E29C8" w:rsidP="00B30F42">
      <w:pPr>
        <w:autoSpaceDE w:val="0"/>
        <w:autoSpaceDN w:val="0"/>
        <w:adjustRightInd w:val="0"/>
        <w:rPr>
          <w:rFonts w:ascii="Times New Roman" w:hAnsi="Times New Roman" w:cs="Times New Roman"/>
          <w:color w:val="FF0000"/>
          <w:kern w:val="0"/>
          <w:sz w:val="20"/>
          <w:szCs w:val="20"/>
        </w:rPr>
      </w:pPr>
      <w:r>
        <w:rPr>
          <w:rFonts w:ascii="Times New Roman" w:hAnsi="Times New Roman" w:cs="Times New Roman"/>
          <w:kern w:val="0"/>
          <w:sz w:val="20"/>
          <w:szCs w:val="20"/>
        </w:rPr>
        <w:t xml:space="preserve">As an autoimmune disease, immune cells, especially T cells play a core role in </w:t>
      </w:r>
      <w:r w:rsidR="000A111B">
        <w:rPr>
          <w:rFonts w:ascii="Times New Roman" w:hAnsi="Times New Roman" w:cs="Times New Roman"/>
          <w:kern w:val="0"/>
          <w:sz w:val="20"/>
          <w:szCs w:val="20"/>
        </w:rPr>
        <w:t xml:space="preserve">the </w:t>
      </w:r>
      <w:r>
        <w:rPr>
          <w:rFonts w:ascii="Times New Roman" w:hAnsi="Times New Roman" w:cs="Times New Roman"/>
          <w:kern w:val="0"/>
          <w:sz w:val="20"/>
          <w:szCs w:val="20"/>
        </w:rPr>
        <w:t>aetiology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0A111B">
        <w:rPr>
          <w:rFonts w:ascii="Times New Roman" w:hAnsi="Times New Roman" w:cs="Times New Roman"/>
          <w:kern w:val="0"/>
          <w:sz w:val="20"/>
          <w:szCs w:val="20"/>
        </w:rPr>
        <w:t>of SSc</w:t>
      </w:r>
      <w:r>
        <w:rPr>
          <w:rFonts w:ascii="Times New Roman" w:hAnsi="Times New Roman" w:cs="Times New Roman"/>
          <w:kern w:val="0"/>
          <w:sz w:val="20"/>
          <w:szCs w:val="20"/>
        </w:rPr>
        <w:t>.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YWtrYXM8L0F1dGhvcj48WWVhcj4yMDA0PC9ZZWFyPjxS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=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TYWtrYXM8L0F1dGhvcj48WWVhcj4yMDA0PC9ZZWFyPjxS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=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0" w:tooltip="Sakkas, 2004 #6929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0-23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 xml:space="preserve"> In early SSc, activated CD4</w:t>
      </w:r>
      <w:r w:rsidR="00F77122" w:rsidRPr="001260F9">
        <w:rPr>
          <w:rFonts w:ascii="Times New Roman" w:hAnsi="Times New Roman" w:cs="Times New Roman"/>
          <w:kern w:val="0"/>
          <w:sz w:val="20"/>
          <w:szCs w:val="20"/>
        </w:rPr>
        <w:t>+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 xml:space="preserve"> and CD8</w:t>
      </w:r>
      <w:r w:rsidR="00F77122" w:rsidRPr="001260F9">
        <w:rPr>
          <w:rFonts w:ascii="Times New Roman" w:hAnsi="Times New Roman" w:cs="Times New Roman"/>
          <w:kern w:val="0"/>
          <w:sz w:val="20"/>
          <w:szCs w:val="20"/>
        </w:rPr>
        <w:t>+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 xml:space="preserve"> T </w:t>
      </w:r>
      <w:bookmarkStart w:id="1" w:name="OLE_LINK3"/>
      <w:bookmarkStart w:id="2" w:name="OLE_LINK4"/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lymphocyte</w:t>
      </w:r>
      <w:bookmarkEnd w:id="1"/>
      <w:bookmarkEnd w:id="2"/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s</w:t>
      </w:r>
      <w:r w:rsidR="000A111B" w:rsidRPr="000A111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and monocytes/macrophages, and less commonly</w:t>
      </w:r>
      <w:r w:rsidR="000A111B" w:rsidRPr="000A111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B cells, eosinophils, mast cells and NK cells, are observed in perivascular regions in the lesional skin, lungs, and other</w:t>
      </w:r>
      <w:r w:rsidR="000A111B" w:rsidRPr="000A111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affected organs; these inflammatory cell infiltrates are</w:t>
      </w:r>
      <w:r w:rsidR="000A111B" w:rsidRPr="000A111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0A111B">
        <w:rPr>
          <w:rFonts w:ascii="Times New Roman" w:hAnsi="Times New Roman" w:cs="Times New Roman"/>
          <w:kern w:val="0"/>
          <w:sz w:val="20"/>
          <w:szCs w:val="20"/>
        </w:rPr>
        <w:t>detectable before the appearance of fibrosis.</w:t>
      </w:r>
      <w:r w:rsidR="000A111B" w:rsidRPr="002B2D34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543DA" w:rsidRPr="002B2D34">
        <w:rPr>
          <w:rFonts w:ascii="Times New Roman" w:hAnsi="Times New Roman" w:cs="Times New Roman"/>
          <w:kern w:val="0"/>
          <w:sz w:val="20"/>
          <w:szCs w:val="20"/>
        </w:rPr>
        <w:fldChar w:fldCharType="begin"/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&lt;EndNote&gt;&lt;Cite&gt;&lt;Author&gt;Roumm&lt;/Author&gt;&lt;Year&gt;1984&lt;/Year&gt;&lt;RecNum&gt;3119&lt;/RecNum&gt;&lt;DisplayText&gt;[24]&lt;/DisplayText&gt;&lt;record&gt;&lt;rec-number&gt;3119&lt;/rec-number&gt;&lt;foreign-keys&gt;&lt;key app="EN" db-id="w0ese0awerxv5me5avdpzvwqf9a5treea0ef"&gt;3119&lt;/key&gt;&lt;/foreign-keys&gt;&lt;ref-type name="Journal Article"&gt;17&lt;/ref-type&gt;&lt;contributors&gt;&lt;authors&gt;&lt;author&gt;Roumm, A. D.&lt;/author&gt;&lt;author&gt;Whiteside, T. L.&lt;/author&gt;&lt;author&gt;Medsger, T. A., Jr.&lt;/author&gt;&lt;author&gt;Rodnan, G. P.&lt;/author&gt;&lt;/authors&gt;&lt;/contributors&gt;&lt;titles&gt;&lt;title&gt;Lymphocytes in the skin of patients with progressive systemic sclerosis. Quantification, subtyping, and clinical correlations&lt;/title&gt;&lt;secondary-title&gt;Arthritis Rheum&lt;/secondary-title&gt;&lt;alt-title&gt;Arthritis and rheumatism&lt;/alt-title&gt;&lt;/titles&gt;&lt;alt-periodical&gt;&lt;full-title&gt;Arthritis and Rheumatism&lt;/full-title&gt;&lt;/alt-periodical&gt;&lt;pages&gt;645-53&lt;/pages&gt;&lt;volume&gt;27&lt;/volume&gt;&lt;number&gt;6&lt;/number&gt;&lt;keywords&gt;&lt;keyword&gt;Antibodies, Monoclonal/diagnostic use&lt;/keyword&gt;&lt;keyword&gt;Biological Products/physiology&lt;/keyword&gt;&lt;keyword&gt;Cytokines&lt;/keyword&gt;&lt;keyword&gt;Humans&lt;/keyword&gt;&lt;keyword&gt;Scleroderma, Systemic/*pathology&lt;/keyword&gt;&lt;keyword&gt;Skin/*cytology&lt;/keyword&gt;&lt;keyword&gt;T-Lymphocytes/*classification&lt;/keyword&gt;&lt;/keywords&gt;&lt;dates&gt;&lt;year&gt;1984&lt;/year&gt;&lt;pub-dates&gt;&lt;date&gt;Jun&lt;/date&gt;&lt;/pub-dates&gt;&lt;/dates&gt;&lt;isbn&gt;0004-3591 (Print)&amp;#xD;0004-3591 (Linking)&lt;/isbn&gt;&lt;accession-num&gt;6375682&lt;/accession-num&gt;&lt;urls&gt;&lt;related-urls&gt;&lt;url&gt;http://www.ncbi.nlm.nih.gov/pubmed/6375682&lt;/url&gt;&lt;/related-urls&gt;&lt;/urls&gt;&lt;/record&gt;&lt;/Cite&gt;&lt;/EndNote&gt;</w:instrText>
      </w:r>
      <w:r w:rsidR="001543DA" w:rsidRPr="002B2D34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4" w:tooltip="Roumm, 1984 #3119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</w:t>
        </w:r>
        <w:bookmarkStart w:id="3" w:name="_GoBack"/>
        <w:bookmarkEnd w:id="3"/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4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 w:rsidRPr="002B2D34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In situ hybridization</w:t>
      </w:r>
      <w:r w:rsidR="000A111B" w:rsidRPr="00E27E79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studies show prominent procollagen gene expression</w:t>
      </w:r>
      <w:r w:rsidR="000A111B" w:rsidRPr="00E27E79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in early-stage SSc skin in fibroblasts that are adjacent to</w:t>
      </w:r>
      <w:r w:rsidR="000A111B" w:rsidRPr="00E27E79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inflammatory cells, suggesting a role for the inflammatory</w:t>
      </w:r>
      <w:r w:rsidR="000A111B" w:rsidRPr="00E27E79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cells or their soluble products in inducing fibroblast activation.</w:t>
      </w:r>
      <w:r w:rsidR="007F13DC" w:rsidRPr="007F13DC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/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&lt;EndNote&gt;&lt;Cite&gt;&lt;Author&gt;Kahari&lt;/Author&gt;&lt;Year&gt;1988&lt;/Year&gt;&lt;RecNum&gt;3397&lt;/RecNum&gt;&lt;DisplayText&gt;[25]&lt;/DisplayText&gt;&lt;record&gt;&lt;rec-number&gt;3397&lt;/rec-number&gt;&lt;foreign-keys&gt;&lt;key app="EN" db-id="w0ese0awerxv5me5avdpzvwqf9a5treea0ef"&gt;3397&lt;/key&gt;&lt;/foreign-keys&gt;&lt;ref-type name="Journal Article"&gt;17&lt;/ref-type&gt;&lt;contributors&gt;&lt;authors&gt;&lt;author&gt;Kahari, V. M.&lt;/author&gt;&lt;author&gt;Sandberg, M.&lt;/author&gt;&lt;author&gt;Kalimo, H.&lt;/author&gt;&lt;author&gt;Vuorio, T.&lt;/author&gt;&lt;author&gt;Vuorio, E.&lt;/author&gt;&lt;/authors&gt;&lt;/contributors&gt;&lt;auth-address&gt;Department of Medical Biochemistry, University of Turku, Finland.&lt;/auth-address&gt;&lt;titles&gt;&lt;title&gt;Identification of fibroblasts responsible for increased collagen production in localized scleroderma by in situ hybridization&lt;/title&gt;&lt;secondary-title&gt;J Invest Dermatol&lt;/secondary-title&gt;&lt;alt-title&gt;The Journal of investigative dermatology&lt;/alt-title&gt;&lt;/titles&gt;&lt;periodical&gt;&lt;full-title&gt;J Invest Dermatol&lt;/full-title&gt;&lt;abbr-1&gt;The Journal of investigative dermatology&lt;/abbr-1&gt;&lt;/periodical&gt;&lt;alt-periodical&gt;&lt;full-title&gt;J Invest Dermatol&lt;/full-title&gt;&lt;abbr-1&gt;The Journal of investigative dermatology&lt;/abbr-1&gt;&lt;/alt-periodical&gt;&lt;pages&gt;664-70&lt;/pages&gt;&lt;volume&gt;90&lt;/volume&gt;&lt;number&gt;5&lt;/number&gt;&lt;keywords&gt;&lt;keyword&gt;Autoradiography&lt;/keyword&gt;&lt;keyword&gt;Cells, Cultured&lt;/keyword&gt;&lt;keyword&gt;Collagen/*biosynthesis/classification&lt;/keyword&gt;&lt;keyword&gt;Dna&lt;/keyword&gt;&lt;keyword&gt;Fibroblasts/*metabolism/pathology&lt;/keyword&gt;&lt;keyword&gt;Humans&lt;/keyword&gt;&lt;keyword&gt;Nucleic Acid Hybridization&lt;/keyword&gt;&lt;keyword&gt;Scleroderma, Localized/*metabolism/pathology&lt;/keyword&gt;&lt;/keywords&gt;&lt;dates&gt;&lt;year&gt;1988&lt;/year&gt;&lt;pub-dates&gt;&lt;date&gt;May&lt;/date&gt;&lt;/pub-dates&gt;&lt;/dates&gt;&lt;isbn&gt;0022-202X (Print)&amp;#xD;0022-202X (Linking)&lt;/isbn&gt;&lt;accession-num&gt;3361141&lt;/accession-num&gt;&lt;urls&gt;&lt;related-urls&gt;&lt;url&gt;http://www.ncbi.nlm.nih.gov/pubmed/3361141&lt;/url&gt;&lt;/related-urls&gt;&lt;/urls&gt;&lt;/record&gt;&lt;/Cite&gt;&lt;/EndNote&gt;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5" w:tooltip="Kahari, 1988 #3397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5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 xml:space="preserve"> The extent of lymphocytic tissue infiltration correlates</w:t>
      </w:r>
      <w:r w:rsidR="000A111B" w:rsidRPr="00E27E79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0A111B" w:rsidRPr="00E27E79">
        <w:rPr>
          <w:rFonts w:ascii="Times New Roman" w:hAnsi="Times New Roman" w:cs="Times New Roman"/>
          <w:kern w:val="0"/>
          <w:sz w:val="20"/>
          <w:szCs w:val="20"/>
        </w:rPr>
        <w:t>with the severity and progression of skin fibrosis.</w:t>
      </w:r>
      <w:r w:rsidR="00B67D5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However, the exact role</w:t>
      </w:r>
      <w:r w:rsidR="00F066A9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s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of these immune cells, especially </w:t>
      </w:r>
      <w:r w:rsidR="00F066A9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CD4+ and CD8+ T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cells</w:t>
      </w:r>
      <w:r w:rsidR="00F066A9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,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F066A9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are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not </w:t>
      </w:r>
      <w:r w:rsidR="008C0C4A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clear</w:t>
      </w:r>
      <w:r w:rsidR="00B67D55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</w:p>
    <w:p w:rsidR="00EE73D4" w:rsidRPr="00E52FBF" w:rsidRDefault="00B424D0" w:rsidP="00552721">
      <w:pPr>
        <w:widowControl/>
        <w:shd w:val="clear" w:color="auto" w:fill="FFFFFF" w:themeFill="background1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E52FBF">
        <w:rPr>
          <w:rFonts w:ascii="Times New Roman" w:hAnsi="Times New Roman" w:cs="Times New Roman"/>
          <w:kern w:val="0"/>
          <w:sz w:val="20"/>
          <w:szCs w:val="20"/>
        </w:rPr>
        <w:t xml:space="preserve">DNA methylation is an important epigenetic mechanism that </w:t>
      </w:r>
      <w:r w:rsidR="00EE73D4" w:rsidRPr="00E52FBF">
        <w:rPr>
          <w:rFonts w:ascii="Times New Roman" w:hAnsi="Times New Roman" w:cs="Times New Roman"/>
          <w:kern w:val="0"/>
          <w:sz w:val="20"/>
          <w:szCs w:val="20"/>
        </w:rPr>
        <w:t>can cause durable changes of gen</w:t>
      </w:r>
      <w:r w:rsidRPr="00E52FBF">
        <w:rPr>
          <w:rFonts w:ascii="Times New Roman" w:hAnsi="Times New Roman" w:cs="Times New Roman"/>
          <w:kern w:val="0"/>
          <w:sz w:val="20"/>
          <w:szCs w:val="20"/>
        </w:rPr>
        <w:t xml:space="preserve">e </w:t>
      </w:r>
      <w:r w:rsidR="00F66A74" w:rsidRPr="00E52FBF">
        <w:rPr>
          <w:rFonts w:ascii="Times New Roman" w:hAnsi="Times New Roman" w:cs="Times New Roman"/>
          <w:kern w:val="0"/>
          <w:sz w:val="20"/>
          <w:szCs w:val="20"/>
        </w:rPr>
        <w:t>expression that are heritable</w:t>
      </w:r>
      <w:r w:rsidR="00F66A74" w:rsidRPr="00E52FBF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EE73D4" w:rsidRPr="00E52FBF">
        <w:rPr>
          <w:rFonts w:ascii="Times New Roman" w:hAnsi="Times New Roman" w:cs="Times New Roman"/>
          <w:kern w:val="0"/>
          <w:sz w:val="20"/>
          <w:szCs w:val="20"/>
        </w:rPr>
        <w:t>during cell division.</w:t>
      </w:r>
      <w:r w:rsidRPr="00E52FBF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017F4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So far, DNA methylation status of </w:t>
      </w:r>
      <w:r w:rsidR="00A748EC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CD4+ and CD8+</w:t>
      </w:r>
      <w:r w:rsidR="00A748EC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 xml:space="preserve"> </w:t>
      </w:r>
      <w:r w:rsidR="00B017F4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T cells in SSc and </w:t>
      </w:r>
      <w:r w:rsidR="00A748EC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their</w:t>
      </w:r>
      <w:r w:rsidR="00B017F4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methylation </w:t>
      </w:r>
      <w:r w:rsidR="00E52FBF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influence to the </w:t>
      </w:r>
      <w:hyperlink r:id="rId7" w:history="1">
        <w:r w:rsidR="00E52FBF" w:rsidRPr="001D0B9C">
          <w:rPr>
            <w:rFonts w:ascii="Times New Roman" w:hAnsi="Times New Roman" w:cs="Times New Roman"/>
            <w:color w:val="000000" w:themeColor="text1"/>
            <w:kern w:val="0"/>
            <w:sz w:val="20"/>
            <w:szCs w:val="20"/>
          </w:rPr>
          <w:t>occurrence</w:t>
        </w:r>
      </w:hyperlink>
      <w:r w:rsidR="00E52FBF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 </w:t>
      </w:r>
      <w:hyperlink r:id="rId8" w:history="1">
        <w:r w:rsidR="00E52FBF" w:rsidRPr="001D0B9C">
          <w:rPr>
            <w:rFonts w:ascii="Times New Roman" w:hAnsi="Times New Roman" w:cs="Times New Roman"/>
            <w:color w:val="000000" w:themeColor="text1"/>
            <w:kern w:val="0"/>
            <w:sz w:val="20"/>
            <w:szCs w:val="20"/>
          </w:rPr>
          <w:t>and</w:t>
        </w:r>
      </w:hyperlink>
      <w:r w:rsidR="00E52FBF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 </w:t>
      </w:r>
      <w:hyperlink r:id="rId9" w:history="1">
        <w:r w:rsidR="00E52FBF" w:rsidRPr="001D0B9C">
          <w:rPr>
            <w:rFonts w:ascii="Times New Roman" w:hAnsi="Times New Roman" w:cs="Times New Roman"/>
            <w:color w:val="000000" w:themeColor="text1"/>
            <w:kern w:val="0"/>
            <w:sz w:val="20"/>
            <w:szCs w:val="20"/>
          </w:rPr>
          <w:t>development</w:t>
        </w:r>
      </w:hyperlink>
      <w:r w:rsidR="00E52FBF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 xml:space="preserve"> </w:t>
      </w:r>
      <w:r w:rsidR="00E52FBF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of SSc are also un</w:t>
      </w:r>
      <w:r w:rsidR="00715307" w:rsidRPr="001D0B9C">
        <w:rPr>
          <w:rFonts w:ascii="Times New Roman" w:hAnsi="Times New Roman" w:cs="Times New Roman" w:hint="eastAsia"/>
          <w:color w:val="000000" w:themeColor="text1"/>
          <w:kern w:val="0"/>
          <w:sz w:val="20"/>
          <w:szCs w:val="20"/>
        </w:rPr>
        <w:t>known</w:t>
      </w:r>
      <w:r w:rsidR="00E52FBF" w:rsidRPr="001D0B9C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.</w:t>
      </w:r>
      <w:r w:rsidR="00E52FBF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E52FBF">
        <w:rPr>
          <w:rFonts w:ascii="Times New Roman" w:hAnsi="Times New Roman" w:cs="Times New Roman"/>
          <w:kern w:val="0"/>
          <w:sz w:val="20"/>
          <w:szCs w:val="20"/>
        </w:rPr>
        <w:t xml:space="preserve">Herein, 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we used </w:t>
      </w:r>
      <w:bookmarkStart w:id="4" w:name="OLE_LINK1"/>
      <w:bookmarkStart w:id="5" w:name="OLE_LINK2"/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>whole-genome DNA methylation chip</w:t>
      </w:r>
      <w:bookmarkEnd w:id="4"/>
      <w:bookmarkEnd w:id="5"/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 and </w:t>
      </w:r>
      <w:r w:rsidR="00412D32">
        <w:rPr>
          <w:rFonts w:ascii="Times New Roman" w:hAnsi="Times New Roman" w:cs="Times New Roman"/>
          <w:kern w:val="0"/>
          <w:sz w:val="20"/>
          <w:szCs w:val="20"/>
        </w:rPr>
        <w:t xml:space="preserve">methylation 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>seq</w:t>
      </w:r>
      <w:r w:rsidR="00412D32">
        <w:rPr>
          <w:rFonts w:ascii="Times New Roman" w:hAnsi="Times New Roman" w:cs="Times New Roman"/>
          <w:kern w:val="0"/>
          <w:sz w:val="20"/>
          <w:szCs w:val="20"/>
        </w:rPr>
        <w:t>uence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8B7220" w:rsidRPr="00E52FBF">
        <w:rPr>
          <w:rFonts w:ascii="Times New Roman" w:hAnsi="Times New Roman" w:cs="Times New Roman"/>
          <w:kern w:val="0"/>
          <w:sz w:val="20"/>
          <w:szCs w:val="20"/>
        </w:rPr>
        <w:t xml:space="preserve">technology 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>to dete</w:t>
      </w:r>
      <w:r w:rsidR="00471BF8">
        <w:rPr>
          <w:rFonts w:ascii="Times New Roman" w:hAnsi="Times New Roman" w:cs="Times New Roman" w:hint="eastAsia"/>
          <w:kern w:val="0"/>
          <w:sz w:val="20"/>
          <w:szCs w:val="20"/>
        </w:rPr>
        <w:t>rmine the methylation status of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 CD4</w:t>
      </w:r>
      <w:r w:rsidR="00F77122" w:rsidRPr="00E52FBF">
        <w:rPr>
          <w:rFonts w:ascii="Times New Roman" w:hAnsi="Times New Roman" w:cs="Times New Roman"/>
          <w:kern w:val="0"/>
          <w:sz w:val="20"/>
          <w:szCs w:val="20"/>
        </w:rPr>
        <w:t>+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 and CD8</w:t>
      </w:r>
      <w:r w:rsidR="00F77122" w:rsidRPr="00E52FBF">
        <w:rPr>
          <w:rFonts w:ascii="Times New Roman" w:hAnsi="Times New Roman" w:cs="Times New Roman"/>
          <w:kern w:val="0"/>
          <w:sz w:val="20"/>
          <w:szCs w:val="20"/>
        </w:rPr>
        <w:t>+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 T </w:t>
      </w:r>
      <w:r w:rsidR="00F77122" w:rsidRPr="00E52FBF">
        <w:rPr>
          <w:rFonts w:ascii="Times New Roman" w:hAnsi="Times New Roman" w:cs="Times New Roman"/>
          <w:kern w:val="0"/>
          <w:sz w:val="20"/>
          <w:szCs w:val="20"/>
        </w:rPr>
        <w:t>cell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s </w:t>
      </w:r>
      <w:r w:rsidR="008B7220" w:rsidRPr="00E52FBF">
        <w:rPr>
          <w:rFonts w:ascii="Times New Roman" w:hAnsi="Times New Roman" w:cs="Times New Roman"/>
          <w:kern w:val="0"/>
          <w:sz w:val="20"/>
          <w:szCs w:val="20"/>
        </w:rPr>
        <w:t xml:space="preserve">from 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 xml:space="preserve">peripheral blood </w:t>
      </w:r>
      <w:r w:rsidR="008B7220" w:rsidRPr="00E52FBF">
        <w:rPr>
          <w:rFonts w:ascii="Times New Roman" w:hAnsi="Times New Roman" w:cs="Times New Roman"/>
          <w:kern w:val="0"/>
          <w:sz w:val="20"/>
          <w:szCs w:val="20"/>
        </w:rPr>
        <w:t xml:space="preserve">of </w:t>
      </w:r>
      <w:r w:rsidR="00E01C1B" w:rsidRPr="00E52FBF">
        <w:rPr>
          <w:rFonts w:ascii="Times New Roman" w:hAnsi="Times New Roman" w:cs="Times New Roman"/>
          <w:kern w:val="0"/>
          <w:sz w:val="20"/>
          <w:szCs w:val="20"/>
        </w:rPr>
        <w:t>SSc patients attempting to explore epigenetic evidence of its aetiology.</w:t>
      </w:r>
    </w:p>
    <w:p w:rsidR="00310793" w:rsidRPr="00E52FBF" w:rsidRDefault="00310793" w:rsidP="00BC3DEE">
      <w:pPr>
        <w:autoSpaceDE w:val="0"/>
        <w:autoSpaceDN w:val="0"/>
        <w:adjustRightInd w:val="0"/>
        <w:rPr>
          <w:rFonts w:ascii="Times New Roman" w:hAnsi="Times New Roman" w:cs="Times New Roman"/>
          <w:noProof/>
          <w:kern w:val="0"/>
          <w:sz w:val="20"/>
          <w:szCs w:val="20"/>
          <w:shd w:val="pct15" w:color="auto" w:fill="FFFFFF"/>
        </w:rPr>
      </w:pPr>
    </w:p>
    <w:p w:rsidR="00310793" w:rsidRPr="000A5C2C" w:rsidRDefault="00310793" w:rsidP="00F66A74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0A5C2C">
        <w:rPr>
          <w:rFonts w:ascii="Times New Roman" w:hAnsi="Times New Roman" w:cs="Times New Roman"/>
          <w:b/>
          <w:kern w:val="0"/>
          <w:sz w:val="20"/>
          <w:szCs w:val="20"/>
        </w:rPr>
        <w:t>Materials and methods</w:t>
      </w:r>
    </w:p>
    <w:p w:rsidR="00B3706E" w:rsidRDefault="00AD5AE7" w:rsidP="00DF3E3B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0A5C2C">
        <w:rPr>
          <w:rFonts w:ascii="Times New Roman" w:hAnsi="Times New Roman" w:cs="Times New Roman"/>
          <w:b/>
          <w:kern w:val="0"/>
          <w:sz w:val="20"/>
          <w:szCs w:val="20"/>
        </w:rPr>
        <w:t>S</w:t>
      </w:r>
      <w:r w:rsidR="002164CE" w:rsidRPr="000A5C2C">
        <w:rPr>
          <w:rFonts w:ascii="Times New Roman" w:hAnsi="Times New Roman" w:cs="Times New Roman"/>
          <w:b/>
          <w:kern w:val="0"/>
          <w:sz w:val="20"/>
          <w:szCs w:val="20"/>
        </w:rPr>
        <w:t>tudy s</w:t>
      </w:r>
      <w:r w:rsidR="0041718E" w:rsidRPr="000A5C2C">
        <w:rPr>
          <w:rFonts w:ascii="Times New Roman" w:hAnsi="Times New Roman" w:cs="Times New Roman"/>
          <w:b/>
          <w:kern w:val="0"/>
          <w:sz w:val="20"/>
          <w:szCs w:val="20"/>
        </w:rPr>
        <w:t>ubject</w:t>
      </w:r>
      <w:r w:rsidR="002164CE" w:rsidRPr="000A5C2C">
        <w:rPr>
          <w:rFonts w:ascii="Times New Roman" w:hAnsi="Times New Roman" w:cs="Times New Roman"/>
          <w:b/>
          <w:kern w:val="0"/>
          <w:sz w:val="20"/>
          <w:szCs w:val="20"/>
        </w:rPr>
        <w:t>s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</w:p>
    <w:p w:rsidR="00B3706E" w:rsidRDefault="007355D9" w:rsidP="00DF3E3B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>
        <w:rPr>
          <w:rFonts w:ascii="Times New Roman" w:hAnsi="Times New Roman" w:cs="Times New Roman"/>
          <w:kern w:val="0"/>
          <w:sz w:val="20"/>
          <w:szCs w:val="20"/>
        </w:rPr>
        <w:t>5</w:t>
      </w:r>
      <w:r w:rsidR="00D60DDF">
        <w:rPr>
          <w:rFonts w:ascii="Times New Roman" w:hAnsi="Times New Roman" w:cs="Times New Roman"/>
          <w:kern w:val="0"/>
          <w:sz w:val="20"/>
          <w:szCs w:val="20"/>
        </w:rPr>
        <w:t>4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 patients with SSc (mean</w:t>
      </w:r>
      <w:r w:rsidR="0073269B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E93201" w:rsidRPr="00E93201">
        <w:rPr>
          <w:rFonts w:ascii="Times New Roman" w:hAnsi="Times New Roman" w:cs="Times New Roman"/>
          <w:kern w:val="0"/>
          <w:sz w:val="20"/>
          <w:szCs w:val="20"/>
        </w:rPr>
        <w:t>±</w:t>
      </w:r>
      <w:r w:rsidR="00CC375E" w:rsidRPr="00E93201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 xml:space="preserve">SD age 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4</w:t>
      </w:r>
      <w:r w:rsidR="0040241E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7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.</w:t>
      </w:r>
      <w:r w:rsidR="0040241E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4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="00E93201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±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1</w:t>
      </w:r>
      <w:r w:rsidR="0040241E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4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.</w:t>
      </w:r>
      <w:r w:rsidR="0040241E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1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years;</w:t>
      </w:r>
      <w:r w:rsidR="00501174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17 women,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</w:t>
      </w:r>
      <w:r w:rsidR="00501174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7</w:t>
      </w:r>
      <w:r w:rsidR="00DF3E3B"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men</w:t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 xml:space="preserve">) were </w:t>
      </w:r>
      <w:r w:rsidR="00ED168B">
        <w:rPr>
          <w:rFonts w:ascii="Times New Roman" w:hAnsi="Times New Roman" w:cs="Times New Roman"/>
          <w:kern w:val="0"/>
          <w:sz w:val="20"/>
          <w:szCs w:val="20"/>
        </w:rPr>
        <w:t>recruited from</w:t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 xml:space="preserve"> the outpatient dermatology clinic and the inpatient ward of </w:t>
      </w:r>
      <w:r w:rsidR="004F2C3B" w:rsidRPr="00E93201">
        <w:rPr>
          <w:rFonts w:ascii="Times New Roman" w:hAnsi="Times New Roman" w:cs="Times New Roman"/>
          <w:kern w:val="0"/>
          <w:sz w:val="20"/>
          <w:szCs w:val="20"/>
        </w:rPr>
        <w:t>Shanghai TCM-integrated Hospital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wherein the first 24 cases </w:t>
      </w:r>
      <w:r w:rsidRPr="00DF3E3B">
        <w:rPr>
          <w:rFonts w:ascii="Times New Roman" w:hAnsi="Times New Roman" w:cs="Times New Roman"/>
          <w:kern w:val="0"/>
          <w:sz w:val="20"/>
          <w:szCs w:val="20"/>
        </w:rPr>
        <w:t>(mean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E93201">
        <w:rPr>
          <w:rFonts w:ascii="Times New Roman" w:hAnsi="Times New Roman" w:cs="Times New Roman"/>
          <w:kern w:val="0"/>
          <w:sz w:val="20"/>
          <w:szCs w:val="20"/>
        </w:rPr>
        <w:t xml:space="preserve">± SD age </w:t>
      </w:r>
      <w:r w:rsidRPr="007355D9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47.4 ±14.1 years; 17 women, 7 men</w:t>
      </w:r>
      <w:r w:rsidRPr="00E93201">
        <w:rPr>
          <w:rFonts w:ascii="Times New Roman" w:hAnsi="Times New Roman" w:cs="Times New Roman"/>
          <w:kern w:val="0"/>
          <w:sz w:val="20"/>
          <w:szCs w:val="20"/>
        </w:rPr>
        <w:t>)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 xml:space="preserve">for </w:t>
      </w:r>
      <w:r w:rsidRPr="00E52FBF">
        <w:rPr>
          <w:rFonts w:ascii="Times New Roman" w:hAnsi="Times New Roman" w:cs="Times New Roman"/>
          <w:kern w:val="0"/>
          <w:sz w:val="20"/>
          <w:szCs w:val="20"/>
        </w:rPr>
        <w:t>whole-genome DNA methylation chip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test and </w:t>
      </w:r>
      <w:r w:rsidR="00276FE6">
        <w:rPr>
          <w:rFonts w:ascii="Times New Roman" w:hAnsi="Times New Roman" w:cs="Times New Roman"/>
          <w:kern w:val="0"/>
          <w:sz w:val="20"/>
          <w:szCs w:val="20"/>
        </w:rPr>
        <w:t>a</w:t>
      </w:r>
      <w:r w:rsidR="00693244">
        <w:rPr>
          <w:rFonts w:ascii="Times New Roman" w:hAnsi="Times New Roman" w:cs="Times New Roman" w:hint="eastAsia"/>
          <w:kern w:val="0"/>
          <w:sz w:val="20"/>
          <w:szCs w:val="20"/>
        </w:rPr>
        <w:t xml:space="preserve">nother </w:t>
      </w:r>
      <w:r>
        <w:rPr>
          <w:rFonts w:ascii="Times New Roman" w:hAnsi="Times New Roman" w:cs="Times New Roman"/>
          <w:kern w:val="0"/>
          <w:sz w:val="20"/>
          <w:szCs w:val="20"/>
        </w:rPr>
        <w:t>42</w:t>
      </w:r>
      <w:r w:rsidR="00693244">
        <w:rPr>
          <w:rFonts w:ascii="Times New Roman" w:hAnsi="Times New Roman" w:cs="Times New Roman" w:hint="eastAsia"/>
          <w:kern w:val="0"/>
          <w:sz w:val="20"/>
          <w:szCs w:val="20"/>
        </w:rPr>
        <w:t xml:space="preserve"> patients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(P13-P54;</w:t>
      </w:r>
      <w:r w:rsidRPr="007355D9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DF3E3B">
        <w:rPr>
          <w:rFonts w:ascii="Times New Roman" w:hAnsi="Times New Roman" w:cs="Times New Roman"/>
          <w:kern w:val="0"/>
          <w:sz w:val="20"/>
          <w:szCs w:val="20"/>
        </w:rPr>
        <w:t>mean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E93201">
        <w:rPr>
          <w:rFonts w:ascii="Times New Roman" w:hAnsi="Times New Roman" w:cs="Times New Roman"/>
          <w:kern w:val="0"/>
          <w:sz w:val="20"/>
          <w:szCs w:val="20"/>
        </w:rPr>
        <w:t xml:space="preserve">± SD age </w:t>
      </w:r>
      <w:r w:rsidRPr="007355D9">
        <w:rPr>
          <w:rFonts w:ascii="Times New Roman" w:hAnsi="Times New Roman" w:cs="Times New Roman"/>
          <w:color w:val="FF0000"/>
          <w:kern w:val="0"/>
          <w:sz w:val="20"/>
          <w:szCs w:val="20"/>
        </w:rPr>
        <w:t>47.4 ±14.1 years; 17 women, 7 men</w:t>
      </w:r>
      <w:r>
        <w:rPr>
          <w:rFonts w:ascii="Times New Roman" w:hAnsi="Times New Roman" w:cs="Times New Roman"/>
          <w:kern w:val="0"/>
          <w:sz w:val="20"/>
          <w:szCs w:val="20"/>
        </w:rPr>
        <w:t>)</w:t>
      </w:r>
      <w:r w:rsidR="0069324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F546A9">
        <w:rPr>
          <w:rFonts w:ascii="Times New Roman" w:hAnsi="Times New Roman" w:cs="Times New Roman" w:hint="eastAsia"/>
          <w:kern w:val="0"/>
          <w:sz w:val="20"/>
          <w:szCs w:val="20"/>
        </w:rPr>
        <w:t xml:space="preserve">for </w:t>
      </w:r>
      <w:r w:rsidR="00F546A9">
        <w:rPr>
          <w:rFonts w:ascii="Times New Roman" w:hAnsi="Times New Roman" w:cs="Times New Roman"/>
          <w:kern w:val="0"/>
          <w:sz w:val="20"/>
          <w:szCs w:val="20"/>
        </w:rPr>
        <w:t xml:space="preserve">methylation </w:t>
      </w:r>
      <w:r w:rsidR="00F546A9" w:rsidRPr="00E52FBF">
        <w:rPr>
          <w:rFonts w:ascii="Times New Roman" w:hAnsi="Times New Roman" w:cs="Times New Roman"/>
          <w:kern w:val="0"/>
          <w:sz w:val="20"/>
          <w:szCs w:val="20"/>
        </w:rPr>
        <w:t>seq</w:t>
      </w:r>
      <w:r w:rsidR="00E95D19">
        <w:rPr>
          <w:rFonts w:ascii="Times New Roman" w:hAnsi="Times New Roman" w:cs="Times New Roman"/>
          <w:kern w:val="0"/>
          <w:sz w:val="20"/>
          <w:szCs w:val="20"/>
        </w:rPr>
        <w:t>uencing</w:t>
      </w:r>
      <w:r w:rsidR="00693244">
        <w:rPr>
          <w:rFonts w:ascii="Times New Roman" w:hAnsi="Times New Roman" w:cs="Times New Roman" w:hint="eastAsia"/>
          <w:kern w:val="0"/>
          <w:sz w:val="20"/>
          <w:szCs w:val="20"/>
        </w:rPr>
        <w:t>.</w:t>
      </w:r>
      <w:r w:rsidR="00693244">
        <w:rPr>
          <w:rFonts w:ascii="Times New Roman" w:hAnsi="Times New Roman" w:cs="Times New Roman" w:hint="eastAsia"/>
          <w:color w:val="FF0000"/>
          <w:kern w:val="0"/>
          <w:sz w:val="20"/>
          <w:szCs w:val="20"/>
        </w:rPr>
        <w:t xml:space="preserve"> </w:t>
      </w:r>
      <w:r w:rsidR="00501174" w:rsidRPr="00E172B3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A</w:t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>ll patients met the criteria for SSc established by the America</w:t>
      </w:r>
      <w:r w:rsidR="008014E6" w:rsidRPr="00E93201">
        <w:rPr>
          <w:rFonts w:ascii="Times New Roman" w:hAnsi="Times New Roman" w:cs="Times New Roman"/>
          <w:kern w:val="0"/>
          <w:sz w:val="20"/>
          <w:szCs w:val="20"/>
        </w:rPr>
        <w:t xml:space="preserve">n College of Rheumatology </w:t>
      </w:r>
      <w:r w:rsidR="001543DA" w:rsidRPr="00E93201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2YW4gZGVuIEhvb2dlbjwvQXV0aG9yPjxZZWFyPjIwMTM8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begin">
          <w:fldData xml:space="preserve">PEVuZE5vdGU+PENpdGU+PEF1dGhvcj52YW4gZGVuIEhvb2dlbjwvQXV0aG9yPjxZZWFyPjIwMTM8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</w:fldData>
        </w:fldChar>
      </w:r>
      <w:r w:rsidR="00760056">
        <w:rPr>
          <w:rFonts w:ascii="Times New Roman" w:hAnsi="Times New Roman" w:cs="Times New Roman"/>
          <w:kern w:val="0"/>
          <w:sz w:val="20"/>
          <w:szCs w:val="20"/>
        </w:rPr>
        <w:instrText xml:space="preserve"> ADDIN EN.CITE.DATA </w:instrText>
      </w:r>
      <w:r w:rsidR="001543DA">
        <w:rPr>
          <w:rFonts w:ascii="Times New Roman" w:hAnsi="Times New Roman" w:cs="Times New Roman"/>
          <w:kern w:val="0"/>
          <w:sz w:val="20"/>
          <w:szCs w:val="20"/>
        </w:rPr>
      </w:r>
      <w:r w:rsidR="001543DA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1543DA" w:rsidRPr="00E93201">
        <w:rPr>
          <w:rFonts w:ascii="Times New Roman" w:hAnsi="Times New Roman" w:cs="Times New Roman"/>
          <w:kern w:val="0"/>
          <w:sz w:val="20"/>
          <w:szCs w:val="20"/>
        </w:rPr>
      </w:r>
      <w:r w:rsidR="001543DA" w:rsidRPr="00E93201">
        <w:rPr>
          <w:rFonts w:ascii="Times New Roman" w:hAnsi="Times New Roman" w:cs="Times New Roman"/>
          <w:kern w:val="0"/>
          <w:sz w:val="20"/>
          <w:szCs w:val="20"/>
        </w:rPr>
        <w:fldChar w:fldCharType="separate"/>
      </w:r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[</w:t>
      </w:r>
      <w:hyperlink w:anchor="_ENREF_26" w:tooltip="van den Hoogen, 2013 #9427" w:history="1">
        <w:r w:rsidR="00760056">
          <w:rPr>
            <w:rFonts w:ascii="Times New Roman" w:hAnsi="Times New Roman" w:cs="Times New Roman"/>
            <w:noProof/>
            <w:kern w:val="0"/>
            <w:sz w:val="20"/>
            <w:szCs w:val="20"/>
          </w:rPr>
          <w:t>26</w:t>
        </w:r>
      </w:hyperlink>
      <w:r w:rsidR="00760056">
        <w:rPr>
          <w:rFonts w:ascii="Times New Roman" w:hAnsi="Times New Roman" w:cs="Times New Roman"/>
          <w:noProof/>
          <w:kern w:val="0"/>
          <w:sz w:val="20"/>
          <w:szCs w:val="20"/>
        </w:rPr>
        <w:t>]</w:t>
      </w:r>
      <w:r w:rsidR="001543DA" w:rsidRPr="00E93201"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 xml:space="preserve">. The clinical profiles of the patients with SSc are shown in Table 1. The </w:t>
      </w:r>
      <w:r w:rsidR="007145BA">
        <w:rPr>
          <w:rFonts w:ascii="Times New Roman" w:hAnsi="Times New Roman" w:cs="Times New Roman" w:hint="eastAsia"/>
          <w:kern w:val="0"/>
          <w:sz w:val="20"/>
          <w:szCs w:val="20"/>
        </w:rPr>
        <w:t xml:space="preserve">first </w:t>
      </w:r>
      <w:r w:rsidR="00976346">
        <w:rPr>
          <w:rFonts w:ascii="Times New Roman" w:hAnsi="Times New Roman" w:cs="Times New Roman" w:hint="eastAsia"/>
          <w:kern w:val="0"/>
          <w:sz w:val="20"/>
          <w:szCs w:val="20"/>
        </w:rPr>
        <w:t xml:space="preserve">24 </w:t>
      </w:r>
      <w:r w:rsidR="00DF3E3B" w:rsidRPr="00E93201">
        <w:rPr>
          <w:rFonts w:ascii="Times New Roman" w:hAnsi="Times New Roman" w:cs="Times New Roman"/>
          <w:kern w:val="0"/>
          <w:sz w:val="20"/>
          <w:szCs w:val="20"/>
        </w:rPr>
        <w:t xml:space="preserve">control subjects were 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1</w:t>
      </w:r>
      <w:r w:rsidR="00E43EB2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9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healthy women and </w:t>
      </w:r>
      <w:r w:rsidR="00E43EB2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5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healthy men (mean </w:t>
      </w:r>
      <w:r w:rsidR="00CC375E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± 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SD age </w:t>
      </w:r>
      <w:r w:rsidR="00464B70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4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6.8</w:t>
      </w:r>
      <w:r w:rsidR="00E93201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±</w:t>
      </w:r>
      <w:r w:rsidR="00CC375E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</w:t>
      </w:r>
      <w:r w:rsidR="00464B70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>8.2</w:t>
      </w:r>
      <w:r w:rsidR="00DF3E3B" w:rsidRPr="00B423A6">
        <w:rPr>
          <w:rFonts w:ascii="Times New Roman" w:hAnsi="Times New Roman" w:cs="Times New Roman"/>
          <w:color w:val="000000" w:themeColor="text1"/>
          <w:kern w:val="0"/>
          <w:sz w:val="20"/>
          <w:szCs w:val="20"/>
        </w:rPr>
        <w:t xml:space="preserve"> years) 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recruited from the </w:t>
      </w:r>
      <w:r w:rsidR="006E5A76">
        <w:rPr>
          <w:rFonts w:ascii="Times New Roman" w:hAnsi="Times New Roman" w:cs="Times New Roman" w:hint="eastAsia"/>
          <w:kern w:val="0"/>
          <w:sz w:val="20"/>
          <w:szCs w:val="20"/>
        </w:rPr>
        <w:t>handymen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 at </w:t>
      </w:r>
      <w:r w:rsidR="006E5A76" w:rsidRPr="006E5A76">
        <w:rPr>
          <w:rFonts w:ascii="Times New Roman" w:hAnsi="Times New Roman" w:cs="Times New Roman"/>
          <w:kern w:val="0"/>
          <w:sz w:val="20"/>
          <w:szCs w:val="20"/>
        </w:rPr>
        <w:t>Shanghai Changning District Tongren Hospital</w:t>
      </w:r>
      <w:r w:rsidR="004B7B1B">
        <w:rPr>
          <w:rFonts w:ascii="Times New Roman" w:hAnsi="Times New Roman" w:cs="Times New Roman" w:hint="eastAsia"/>
          <w:kern w:val="0"/>
          <w:sz w:val="20"/>
          <w:szCs w:val="20"/>
        </w:rPr>
        <w:t xml:space="preserve"> and </w:t>
      </w:r>
      <w:r w:rsidR="008C5C30">
        <w:rPr>
          <w:rFonts w:ascii="Times New Roman" w:hAnsi="Times New Roman" w:cs="Times New Roman" w:hint="eastAsia"/>
          <w:kern w:val="0"/>
          <w:sz w:val="20"/>
          <w:szCs w:val="20"/>
        </w:rPr>
        <w:t xml:space="preserve">another </w:t>
      </w:r>
      <w:r>
        <w:rPr>
          <w:rFonts w:ascii="Times New Roman" w:hAnsi="Times New Roman" w:cs="Times New Roman"/>
          <w:kern w:val="0"/>
          <w:sz w:val="20"/>
          <w:szCs w:val="20"/>
        </w:rPr>
        <w:t>30</w:t>
      </w:r>
      <w:r w:rsidR="008C5C30">
        <w:rPr>
          <w:rFonts w:ascii="Times New Roman" w:hAnsi="Times New Roman" w:cs="Times New Roman" w:hint="eastAsia"/>
          <w:kern w:val="0"/>
          <w:sz w:val="20"/>
          <w:szCs w:val="20"/>
        </w:rPr>
        <w:t xml:space="preserve"> control subjects </w:t>
      </w:r>
      <w:r w:rsidR="00976346">
        <w:rPr>
          <w:rFonts w:ascii="Times New Roman" w:hAnsi="Times New Roman" w:cs="Times New Roman" w:hint="eastAsia"/>
          <w:kern w:val="0"/>
          <w:sz w:val="20"/>
          <w:szCs w:val="20"/>
        </w:rPr>
        <w:t xml:space="preserve">were </w:t>
      </w:r>
      <w:r w:rsidR="00976346" w:rsidRPr="008C5C30">
        <w:rPr>
          <w:rFonts w:ascii="Times New Roman" w:hAnsi="Times New Roman" w:cs="Times New Roman"/>
          <w:color w:val="FF0000"/>
          <w:kern w:val="0"/>
          <w:sz w:val="20"/>
          <w:szCs w:val="20"/>
        </w:rPr>
        <w:t>19 healthy women and 5 healthy men (mean ± SD age 46.8± 8.2 years)</w:t>
      </w:r>
      <w:r w:rsidR="00976346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976346" w:rsidRPr="00DF3E3B">
        <w:rPr>
          <w:rFonts w:ascii="Times New Roman" w:hAnsi="Times New Roman" w:cs="Times New Roman"/>
          <w:kern w:val="0"/>
          <w:sz w:val="20"/>
          <w:szCs w:val="20"/>
        </w:rPr>
        <w:t>recruited from</w:t>
      </w:r>
      <w:r w:rsidR="00976346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B423A6">
        <w:rPr>
          <w:rFonts w:ascii="Times New Roman" w:hAnsi="Times New Roman" w:cs="Times New Roman" w:hint="eastAsia"/>
          <w:kern w:val="0"/>
          <w:sz w:val="20"/>
          <w:szCs w:val="20"/>
        </w:rPr>
        <w:lastRenderedPageBreak/>
        <w:t xml:space="preserve">the staff at </w:t>
      </w:r>
      <w:r w:rsidR="004B7B1B">
        <w:rPr>
          <w:rFonts w:ascii="Times New Roman" w:hAnsi="Times New Roman" w:cs="Times New Roman" w:hint="eastAsia"/>
          <w:kern w:val="0"/>
          <w:sz w:val="20"/>
          <w:szCs w:val="20"/>
        </w:rPr>
        <w:t>A</w:t>
      </w:r>
      <w:r w:rsidR="004B7B1B">
        <w:rPr>
          <w:rFonts w:ascii="Times New Roman" w:hAnsi="Times New Roman" w:cs="Times New Roman"/>
          <w:kern w:val="0"/>
          <w:sz w:val="20"/>
          <w:szCs w:val="20"/>
        </w:rPr>
        <w:t>ffiliated</w:t>
      </w:r>
      <w:r w:rsidR="004B7B1B">
        <w:rPr>
          <w:rFonts w:ascii="Times New Roman" w:hAnsi="Times New Roman" w:cs="Times New Roman" w:hint="eastAsia"/>
          <w:kern w:val="0"/>
          <w:sz w:val="20"/>
          <w:szCs w:val="20"/>
        </w:rPr>
        <w:t xml:space="preserve"> Hospital of Nantong University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>. None of the control subjects had a family</w:t>
      </w:r>
      <w:r w:rsidR="00DF3E3B" w:rsidRPr="00DF3E3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history of autoimmune disorders. </w:t>
      </w:r>
      <w:r w:rsidR="00ED168B">
        <w:rPr>
          <w:rFonts w:ascii="Times New Roman" w:hAnsi="Times New Roman" w:cs="Times New Roman"/>
          <w:kern w:val="0"/>
          <w:sz w:val="20"/>
          <w:szCs w:val="20"/>
        </w:rPr>
        <w:t>S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tudy </w:t>
      </w:r>
      <w:r w:rsidR="00ED168B">
        <w:rPr>
          <w:rFonts w:ascii="Times New Roman" w:hAnsi="Times New Roman" w:cs="Times New Roman"/>
          <w:kern w:val="0"/>
          <w:sz w:val="20"/>
          <w:szCs w:val="20"/>
        </w:rPr>
        <w:t xml:space="preserve">protocol 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>was approved by</w:t>
      </w:r>
      <w:r w:rsidR="00DF3E3B" w:rsidRPr="00DF3E3B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the human ethics committee of </w:t>
      </w:r>
      <w:r w:rsidR="004F2C3B">
        <w:rPr>
          <w:rFonts w:ascii="Times New Roman" w:hAnsi="Times New Roman" w:cs="Times New Roman"/>
          <w:kern w:val="0"/>
          <w:sz w:val="20"/>
          <w:szCs w:val="20"/>
        </w:rPr>
        <w:t>Fudan University</w:t>
      </w:r>
      <w:r w:rsidR="00ED168B">
        <w:rPr>
          <w:rFonts w:ascii="Times New Roman" w:hAnsi="Times New Roman" w:cs="Times New Roman"/>
          <w:kern w:val="0"/>
          <w:sz w:val="20"/>
          <w:szCs w:val="20"/>
        </w:rPr>
        <w:t>, and all subjects signed an informed consent form</w:t>
      </w:r>
      <w:r w:rsidR="00DF3E3B" w:rsidRPr="00DF3E3B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</w:p>
    <w:p w:rsidR="005421AB" w:rsidRPr="0066794B" w:rsidRDefault="005421AB" w:rsidP="00DF3E3B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6E5A76" w:rsidRDefault="00B716C5" w:rsidP="004C5C79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>
        <w:rPr>
          <w:rFonts w:ascii="Times New Roman" w:hAnsi="Times New Roman" w:cs="Times New Roman"/>
          <w:b/>
          <w:kern w:val="0"/>
          <w:sz w:val="20"/>
          <w:szCs w:val="20"/>
        </w:rPr>
        <w:t>Separ</w:t>
      </w:r>
      <w:r w:rsidR="00D51175" w:rsidRPr="00BE1C9C">
        <w:rPr>
          <w:rFonts w:ascii="Times New Roman" w:hAnsi="Times New Roman" w:cs="Times New Roman"/>
          <w:b/>
          <w:kern w:val="0"/>
          <w:sz w:val="20"/>
          <w:szCs w:val="20"/>
        </w:rPr>
        <w:t xml:space="preserve">ation of </w:t>
      </w:r>
      <w:r w:rsidR="006E5A76" w:rsidRPr="00BE1C9C">
        <w:rPr>
          <w:rFonts w:ascii="Times New Roman" w:hAnsi="Times New Roman" w:cs="Times New Roman"/>
          <w:b/>
          <w:kern w:val="0"/>
          <w:sz w:val="20"/>
          <w:szCs w:val="20"/>
        </w:rPr>
        <w:t>CD4</w:t>
      </w:r>
      <w:r w:rsidR="006E5A76">
        <w:rPr>
          <w:rFonts w:ascii="Times New Roman" w:hAnsi="Times New Roman" w:cs="Times New Roman"/>
          <w:b/>
          <w:kern w:val="0"/>
          <w:sz w:val="20"/>
          <w:szCs w:val="20"/>
        </w:rPr>
        <w:t xml:space="preserve">+ and </w:t>
      </w:r>
      <w:r w:rsidR="006E5A76" w:rsidRPr="00BE1C9C">
        <w:rPr>
          <w:rFonts w:ascii="Times New Roman" w:hAnsi="Times New Roman" w:cs="Times New Roman"/>
          <w:b/>
          <w:kern w:val="0"/>
          <w:sz w:val="20"/>
          <w:szCs w:val="20"/>
        </w:rPr>
        <w:t>CD</w:t>
      </w:r>
      <w:r w:rsidR="006E5A76">
        <w:rPr>
          <w:rFonts w:ascii="Times New Roman" w:hAnsi="Times New Roman" w:cs="Times New Roman"/>
          <w:b/>
          <w:kern w:val="0"/>
          <w:sz w:val="20"/>
          <w:szCs w:val="20"/>
        </w:rPr>
        <w:t>8+</w:t>
      </w:r>
      <w:r w:rsidR="006E5A76" w:rsidRPr="007E2C9C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6E5A76" w:rsidRPr="00BE1C9C">
        <w:rPr>
          <w:rFonts w:ascii="Times New Roman" w:hAnsi="Times New Roman" w:cs="Times New Roman"/>
          <w:b/>
          <w:kern w:val="0"/>
          <w:sz w:val="20"/>
          <w:szCs w:val="20"/>
        </w:rPr>
        <w:t>T cells</w:t>
      </w:r>
      <w:r w:rsidR="006E5A76">
        <w:rPr>
          <w:rFonts w:ascii="Times New Roman" w:hAnsi="Times New Roman" w:cs="Times New Roman"/>
          <w:b/>
          <w:kern w:val="0"/>
          <w:sz w:val="20"/>
          <w:szCs w:val="20"/>
        </w:rPr>
        <w:t xml:space="preserve"> from</w:t>
      </w:r>
      <w:r w:rsidR="006E5A76" w:rsidRPr="00BE1C9C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D51175" w:rsidRPr="00BE1C9C">
        <w:rPr>
          <w:rFonts w:ascii="Times New Roman" w:hAnsi="Times New Roman" w:cs="Times New Roman"/>
          <w:b/>
          <w:kern w:val="0"/>
          <w:sz w:val="20"/>
          <w:szCs w:val="20"/>
        </w:rPr>
        <w:t>peripheral blood mononuclear cells</w:t>
      </w:r>
      <w:r w:rsidR="00D51175" w:rsidRPr="00BE1C9C">
        <w:rPr>
          <w:rFonts w:ascii="Times New Roman" w:hAnsi="Times New Roman" w:cs="Times New Roman" w:hint="eastAsia"/>
          <w:b/>
          <w:kern w:val="0"/>
          <w:sz w:val="20"/>
          <w:szCs w:val="20"/>
        </w:rPr>
        <w:t xml:space="preserve"> </w:t>
      </w:r>
      <w:r w:rsidR="00D51175" w:rsidRPr="00BE1C9C">
        <w:rPr>
          <w:rFonts w:ascii="Times New Roman" w:hAnsi="Times New Roman" w:cs="Times New Roman"/>
          <w:b/>
          <w:kern w:val="0"/>
          <w:sz w:val="20"/>
          <w:szCs w:val="20"/>
        </w:rPr>
        <w:t xml:space="preserve">(PBMCs) </w:t>
      </w:r>
      <w:r w:rsidR="006E5A76">
        <w:rPr>
          <w:rFonts w:ascii="Times New Roman" w:hAnsi="Times New Roman" w:cs="Times New Roman" w:hint="eastAsia"/>
          <w:b/>
          <w:kern w:val="0"/>
          <w:sz w:val="20"/>
          <w:szCs w:val="20"/>
        </w:rPr>
        <w:t>of</w:t>
      </w:r>
      <w:r w:rsidR="006E5A76">
        <w:rPr>
          <w:rFonts w:ascii="Times New Roman" w:hAnsi="Times New Roman" w:cs="Times New Roman"/>
          <w:b/>
          <w:kern w:val="0"/>
          <w:sz w:val="20"/>
          <w:szCs w:val="20"/>
        </w:rPr>
        <w:t xml:space="preserve"> study subjects</w:t>
      </w:r>
      <w:r w:rsidR="00D51175" w:rsidRPr="00BE1C9C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</w:p>
    <w:p w:rsidR="00DF3E3B" w:rsidRDefault="00D51175" w:rsidP="001260F9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BE1C9C">
        <w:rPr>
          <w:rFonts w:ascii="Times New Roman" w:hAnsi="Times New Roman" w:cs="Times New Roman"/>
          <w:kern w:val="0"/>
          <w:sz w:val="20"/>
          <w:szCs w:val="20"/>
        </w:rPr>
        <w:t>Venous peripheral blood (</w:t>
      </w:r>
      <w:r w:rsidR="00FF0ACA">
        <w:rPr>
          <w:rFonts w:ascii="Times New Roman" w:hAnsi="Times New Roman" w:cs="Times New Roman"/>
          <w:kern w:val="0"/>
          <w:sz w:val="20"/>
          <w:szCs w:val="20"/>
        </w:rPr>
        <w:t xml:space="preserve">about </w:t>
      </w:r>
      <w:r w:rsidR="008170CE">
        <w:rPr>
          <w:rFonts w:ascii="Times New Roman" w:hAnsi="Times New Roman" w:cs="Times New Roman"/>
          <w:kern w:val="0"/>
          <w:sz w:val="20"/>
          <w:szCs w:val="20"/>
        </w:rPr>
        <w:t>1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0 ml)</w:t>
      </w:r>
      <w:r w:rsidRP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was collected from all study subjects and preserved with</w:t>
      </w:r>
      <w:r w:rsidR="001260F9">
        <w:rPr>
          <w:rFonts w:ascii="Times New Roman" w:hAnsi="Times New Roman" w:cs="Times New Roman"/>
          <w:kern w:val="0"/>
          <w:sz w:val="20"/>
          <w:szCs w:val="20"/>
        </w:rPr>
        <w:t xml:space="preserve"> 2 mg/ml</w:t>
      </w:r>
      <w:r w:rsidRP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B216FA">
        <w:rPr>
          <w:rFonts w:ascii="Times New Roman" w:hAnsi="Times New Roman" w:cs="Times New Roman"/>
          <w:kern w:val="0"/>
          <w:sz w:val="20"/>
          <w:szCs w:val="20"/>
        </w:rPr>
        <w:t>EDTA</w:t>
      </w:r>
      <w:r w:rsidR="001260F9">
        <w:rPr>
          <w:rFonts w:ascii="Times New Roman" w:hAnsi="Times New Roman" w:cs="Times New Roman"/>
          <w:kern w:val="0"/>
          <w:sz w:val="20"/>
          <w:szCs w:val="20"/>
        </w:rPr>
        <w:t>·K2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. PBMCs were isolated by density-gradient centrifugation</w:t>
      </w:r>
      <w:r w:rsidRP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(Ficoll-</w:t>
      </w:r>
      <w:r w:rsidR="001260F9">
        <w:rPr>
          <w:rFonts w:ascii="Times New Roman" w:hAnsi="Times New Roman" w:cs="Times New Roman"/>
          <w:kern w:val="0"/>
          <w:sz w:val="20"/>
          <w:szCs w:val="20"/>
        </w:rPr>
        <w:t>Paque</w:t>
      </w:r>
      <w:r w:rsidR="001260F9" w:rsidRPr="001260F9">
        <w:rPr>
          <w:rFonts w:ascii="Times New Roman" w:hAnsi="Times New Roman" w:cs="Times New Roman"/>
          <w:kern w:val="0"/>
          <w:sz w:val="20"/>
          <w:szCs w:val="20"/>
          <w:vertAlign w:val="superscript"/>
        </w:rPr>
        <w:t>TM</w:t>
      </w:r>
      <w:r w:rsidR="001260F9">
        <w:rPr>
          <w:rFonts w:ascii="Times New Roman" w:hAnsi="Times New Roman" w:cs="Times New Roman"/>
          <w:kern w:val="0"/>
          <w:sz w:val="20"/>
          <w:szCs w:val="20"/>
        </w:rPr>
        <w:t xml:space="preserve"> PLUS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 xml:space="preserve">; </w:t>
      </w:r>
      <w:bookmarkStart w:id="6" w:name="OLE_LINK7"/>
      <w:bookmarkStart w:id="7" w:name="OLE_LINK8"/>
      <w:r w:rsidR="001260F9">
        <w:rPr>
          <w:rFonts w:ascii="Times New Roman" w:hAnsi="Times New Roman" w:cs="Times New Roman"/>
          <w:kern w:val="0"/>
          <w:sz w:val="20"/>
          <w:szCs w:val="20"/>
        </w:rPr>
        <w:t>GE Healthcare Bio</w:t>
      </w:r>
      <w:bookmarkEnd w:id="6"/>
      <w:bookmarkEnd w:id="7"/>
      <w:r w:rsidR="0011245B">
        <w:rPr>
          <w:rFonts w:ascii="Times New Roman" w:hAnsi="Times New Roman" w:cs="Times New Roman"/>
          <w:kern w:val="0"/>
          <w:sz w:val="20"/>
          <w:szCs w:val="20"/>
        </w:rPr>
        <w:t>,</w:t>
      </w:r>
      <w:r w:rsidR="0011245B" w:rsidRPr="0011245B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hyperlink r:id="rId10" w:tooltip="Buckinghamshire" w:history="1">
        <w:r w:rsidR="005F3613" w:rsidRPr="005F3613">
          <w:rPr>
            <w:rFonts w:ascii="Times New Roman" w:hAnsi="Times New Roman" w:cs="Times New Roman"/>
            <w:kern w:val="0"/>
            <w:sz w:val="20"/>
            <w:szCs w:val="20"/>
          </w:rPr>
          <w:t>Buckinghamshire</w:t>
        </w:r>
      </w:hyperlink>
      <w:r w:rsidR="0011245B" w:rsidRPr="00FB7380">
        <w:rPr>
          <w:rFonts w:ascii="Times New Roman" w:hAnsi="Times New Roman" w:cs="Times New Roman"/>
          <w:kern w:val="0"/>
          <w:sz w:val="20"/>
          <w:szCs w:val="20"/>
        </w:rPr>
        <w:t>, U</w:t>
      </w:r>
      <w:r w:rsidR="007A10BA">
        <w:rPr>
          <w:rFonts w:ascii="Times New Roman" w:hAnsi="Times New Roman" w:cs="Times New Roman"/>
          <w:kern w:val="0"/>
          <w:sz w:val="20"/>
          <w:szCs w:val="20"/>
        </w:rPr>
        <w:t>K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).</w:t>
      </w:r>
      <w:r w:rsidR="00B716C5" w:rsidRPr="00B716C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B716C5">
        <w:rPr>
          <w:rFonts w:ascii="Times New Roman" w:hAnsi="Times New Roman" w:cs="Times New Roman"/>
          <w:kern w:val="0"/>
          <w:sz w:val="20"/>
          <w:szCs w:val="20"/>
        </w:rPr>
        <w:t>T</w:t>
      </w:r>
      <w:r w:rsidR="00B716C5" w:rsidRPr="00BE1C9C">
        <w:rPr>
          <w:rFonts w:ascii="Times New Roman" w:hAnsi="Times New Roman" w:cs="Times New Roman"/>
          <w:kern w:val="0"/>
          <w:sz w:val="20"/>
          <w:szCs w:val="20"/>
        </w:rPr>
        <w:t>hen</w:t>
      </w:r>
      <w:r w:rsid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bookmarkStart w:id="8" w:name="OLE_LINK5"/>
      <w:bookmarkStart w:id="9" w:name="OLE_LINK6"/>
      <w:r w:rsidRPr="00BE1C9C">
        <w:rPr>
          <w:rFonts w:ascii="Times New Roman" w:hAnsi="Times New Roman" w:cs="Times New Roman"/>
          <w:kern w:val="0"/>
          <w:sz w:val="20"/>
          <w:szCs w:val="20"/>
        </w:rPr>
        <w:t>CD4</w:t>
      </w:r>
      <w:r w:rsidR="006E5A76" w:rsidRPr="001260F9">
        <w:rPr>
          <w:rFonts w:ascii="Times New Roman" w:hAnsi="Times New Roman" w:cs="Times New Roman"/>
          <w:kern w:val="0"/>
          <w:sz w:val="20"/>
          <w:szCs w:val="20"/>
        </w:rPr>
        <w:t>+ and CD8+</w:t>
      </w:r>
      <w:r w:rsidR="001260F9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T cells</w:t>
      </w:r>
      <w:bookmarkEnd w:id="8"/>
      <w:bookmarkEnd w:id="9"/>
      <w:r w:rsidRPr="00BE1C9C">
        <w:rPr>
          <w:rFonts w:ascii="Times New Roman" w:hAnsi="Times New Roman" w:cs="Times New Roman"/>
          <w:kern w:val="0"/>
          <w:sz w:val="20"/>
          <w:szCs w:val="20"/>
        </w:rPr>
        <w:t xml:space="preserve"> were </w:t>
      </w:r>
      <w:r w:rsidR="00B716C5">
        <w:rPr>
          <w:rFonts w:ascii="Times New Roman" w:hAnsi="Times New Roman" w:cs="Times New Roman"/>
          <w:kern w:val="0"/>
          <w:sz w:val="20"/>
          <w:szCs w:val="20"/>
        </w:rPr>
        <w:t>successively</w:t>
      </w:r>
      <w:r w:rsidR="00B716C5">
        <w:rPr>
          <w:rFonts w:ascii="Times New Roman" w:hAnsi="Times New Roman" w:cs="Times New Roman" w:hint="eastAsia"/>
          <w:kern w:val="0"/>
          <w:sz w:val="20"/>
          <w:szCs w:val="20"/>
        </w:rPr>
        <w:t xml:space="preserve"> separated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 xml:space="preserve"> by positive selection, using</w:t>
      </w:r>
      <w:r w:rsidR="00C02D25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C02D25" w:rsidRPr="00BE1C9C">
        <w:rPr>
          <w:rFonts w:ascii="Times New Roman" w:hAnsi="Times New Roman" w:cs="Times New Roman"/>
          <w:kern w:val="0"/>
          <w:sz w:val="20"/>
          <w:szCs w:val="20"/>
        </w:rPr>
        <w:t>CD4</w:t>
      </w:r>
      <w:r w:rsidR="00C02D25" w:rsidRPr="001260F9">
        <w:rPr>
          <w:rFonts w:ascii="Times New Roman" w:hAnsi="Times New Roman" w:cs="Times New Roman"/>
          <w:kern w:val="0"/>
          <w:sz w:val="20"/>
          <w:szCs w:val="20"/>
        </w:rPr>
        <w:t xml:space="preserve"> and CD8</w:t>
      </w:r>
      <w:r w:rsidRP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 xml:space="preserve">magnetic </w:t>
      </w:r>
      <w:r w:rsidR="00C02D25">
        <w:rPr>
          <w:rFonts w:ascii="Times New Roman" w:hAnsi="Times New Roman" w:cs="Times New Roman"/>
          <w:kern w:val="0"/>
          <w:sz w:val="20"/>
          <w:szCs w:val="20"/>
        </w:rPr>
        <w:t>micro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beads according to the manufacturer</w:t>
      </w:r>
      <w:r w:rsidR="00DA658B">
        <w:rPr>
          <w:rFonts w:ascii="Times New Roman" w:hAnsi="Times New Roman" w:cs="Times New Roman"/>
          <w:kern w:val="0"/>
          <w:sz w:val="20"/>
          <w:szCs w:val="20"/>
        </w:rPr>
        <w:t>’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s protocol</w:t>
      </w:r>
      <w:r w:rsidRPr="00BE1C9C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(Miltenyi Biotec</w:t>
      </w:r>
      <w:r w:rsidR="00BD1067">
        <w:rPr>
          <w:rFonts w:ascii="Times New Roman" w:hAnsi="Times New Roman" w:cs="Times New Roman"/>
          <w:kern w:val="0"/>
          <w:sz w:val="20"/>
          <w:szCs w:val="20"/>
        </w:rPr>
        <w:t>, Bergisch Gladbach, Germany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).</w:t>
      </w:r>
      <w:r w:rsidR="00FB7380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894699">
        <w:rPr>
          <w:rFonts w:ascii="AdvTTb20e5d60" w:hAnsi="AdvTTb20e5d60" w:cs="AdvTTb20e5d60"/>
          <w:kern w:val="0"/>
          <w:sz w:val="18"/>
          <w:szCs w:val="18"/>
        </w:rPr>
        <w:t>Extraction</w:t>
      </w:r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 xml:space="preserve"> of genomic DNA was performed</w:t>
      </w:r>
      <w:r w:rsidR="00FB7380" w:rsidRPr="00FB7380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 xml:space="preserve">using the </w:t>
      </w:r>
      <w:r w:rsidR="00595EBE">
        <w:rPr>
          <w:rFonts w:ascii="Times New Roman" w:hAnsi="Times New Roman" w:cs="Times New Roman"/>
          <w:kern w:val="0"/>
          <w:sz w:val="20"/>
          <w:szCs w:val="20"/>
        </w:rPr>
        <w:t xml:space="preserve">Puregene Blood Core Kit </w:t>
      </w:r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 xml:space="preserve">(Qiagen, Valencia, </w:t>
      </w:r>
      <w:bookmarkStart w:id="10" w:name="OLE_LINK12"/>
      <w:bookmarkStart w:id="11" w:name="OLE_LINK13"/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 xml:space="preserve">California, </w:t>
      </w:r>
      <w:bookmarkEnd w:id="10"/>
      <w:bookmarkEnd w:id="11"/>
      <w:r w:rsidR="00716B39" w:rsidRPr="00FB7380">
        <w:rPr>
          <w:rFonts w:ascii="Times New Roman" w:hAnsi="Times New Roman" w:cs="Times New Roman"/>
          <w:kern w:val="0"/>
          <w:sz w:val="20"/>
          <w:szCs w:val="20"/>
        </w:rPr>
        <w:t>and USA</w:t>
      </w:r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>) as</w:t>
      </w:r>
      <w:r w:rsidR="00FB7380" w:rsidRPr="00FB7380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FB7380" w:rsidRPr="00FB7380">
        <w:rPr>
          <w:rFonts w:ascii="Times New Roman" w:hAnsi="Times New Roman" w:cs="Times New Roman"/>
          <w:kern w:val="0"/>
          <w:sz w:val="20"/>
          <w:szCs w:val="20"/>
        </w:rPr>
        <w:t>described in the manufacturer’s protocol.</w:t>
      </w:r>
    </w:p>
    <w:p w:rsidR="005421AB" w:rsidRDefault="005421AB" w:rsidP="001260F9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943191" w:rsidRPr="003657B8" w:rsidRDefault="00943191" w:rsidP="003657B8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3657B8">
        <w:rPr>
          <w:rFonts w:ascii="Times New Roman" w:hAnsi="Times New Roman" w:cs="Times New Roman"/>
          <w:b/>
          <w:kern w:val="0"/>
          <w:sz w:val="20"/>
          <w:szCs w:val="20"/>
        </w:rPr>
        <w:t>DNA methylation studies</w:t>
      </w:r>
    </w:p>
    <w:p w:rsidR="00943191" w:rsidRDefault="00943191" w:rsidP="00EE3983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Genome-wide DNA methylation in </w:t>
      </w:r>
      <w:bookmarkStart w:id="12" w:name="OLE_LINK9"/>
      <w:bookmarkStart w:id="13" w:name="OLE_LINK10"/>
      <w:r w:rsidR="003719A4" w:rsidRPr="00BE1C9C">
        <w:rPr>
          <w:rFonts w:ascii="Times New Roman" w:hAnsi="Times New Roman" w:cs="Times New Roman"/>
          <w:kern w:val="0"/>
          <w:sz w:val="20"/>
          <w:szCs w:val="20"/>
        </w:rPr>
        <w:t>CD4</w:t>
      </w:r>
      <w:r w:rsidR="003719A4" w:rsidRPr="001260F9">
        <w:rPr>
          <w:rFonts w:ascii="Times New Roman" w:hAnsi="Times New Roman" w:cs="Times New Roman"/>
          <w:kern w:val="0"/>
          <w:sz w:val="20"/>
          <w:szCs w:val="20"/>
        </w:rPr>
        <w:t>+ and CD8+</w:t>
      </w:r>
      <w:r w:rsidR="003719A4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3719A4" w:rsidRPr="00BE1C9C">
        <w:rPr>
          <w:rFonts w:ascii="Times New Roman" w:hAnsi="Times New Roman" w:cs="Times New Roman"/>
          <w:kern w:val="0"/>
          <w:sz w:val="20"/>
          <w:szCs w:val="20"/>
        </w:rPr>
        <w:t>T cells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 from</w:t>
      </w:r>
      <w:bookmarkEnd w:id="12"/>
      <w:bookmarkEnd w:id="13"/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 SSc patients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and controls included in this study was assessed 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using the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Illumina Infinium Huma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nMethylation450 BeadChip array,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which allows for the interrogat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ion of over 485 000 methylation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sites within the entire genome. 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This array covers 99% of RefSeq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genes, with an average of 17 CpG sit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es per gene across the promoter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region, 5</w:t>
      </w:r>
      <w:r w:rsidR="003719A4">
        <w:rPr>
          <w:rFonts w:ascii="Times New Roman" w:hAnsi="Times New Roman" w:cs="Times New Roman"/>
          <w:kern w:val="0"/>
          <w:sz w:val="20"/>
          <w:szCs w:val="20"/>
        </w:rPr>
        <w:t>’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 untranslated region (5</w:t>
      </w:r>
      <w:r w:rsidR="00E82821">
        <w:rPr>
          <w:rFonts w:ascii="Times New Roman" w:hAnsi="Times New Roman" w:cs="Times New Roman"/>
          <w:kern w:val="0"/>
          <w:sz w:val="20"/>
          <w:szCs w:val="20"/>
        </w:rPr>
        <w:t>’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-UTR), fi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rst exon, gene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body and 3</w:t>
      </w:r>
      <w:r w:rsidR="003719A4">
        <w:rPr>
          <w:rFonts w:ascii="Times New Roman" w:hAnsi="Times New Roman" w:cs="Times New Roman"/>
          <w:kern w:val="0"/>
          <w:sz w:val="20"/>
          <w:szCs w:val="20"/>
        </w:rPr>
        <w:t>’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-UTR. It 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also covers 96% of CpG islands.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Non-CpG-methylated sites recently identifi</w:t>
      </w:r>
      <w:r w:rsidR="003719A4" w:rsidRPr="003719A4">
        <w:rPr>
          <w:rFonts w:ascii="Times New Roman" w:hAnsi="Times New Roman" w:cs="Times New Roman"/>
          <w:kern w:val="0"/>
          <w:sz w:val="20"/>
          <w:szCs w:val="20"/>
        </w:rPr>
        <w:t>ed in human stem</w:t>
      </w:r>
      <w:r w:rsidR="003719A4" w:rsidRPr="003719A4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ce</w:t>
      </w:r>
      <w:r w:rsidR="00EE3983">
        <w:rPr>
          <w:rFonts w:ascii="Times New Roman" w:hAnsi="Times New Roman" w:cs="Times New Roman"/>
          <w:kern w:val="0"/>
          <w:sz w:val="20"/>
          <w:szCs w:val="20"/>
        </w:rPr>
        <w:t xml:space="preserve">lls are also covered as well as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microRNA promoter regions.</w:t>
      </w:r>
    </w:p>
    <w:p w:rsidR="00FF01FF" w:rsidRPr="00C033EE" w:rsidRDefault="00FF01FF" w:rsidP="00EE3983">
      <w:pPr>
        <w:autoSpaceDE w:val="0"/>
        <w:autoSpaceDN w:val="0"/>
        <w:adjustRightInd w:val="0"/>
        <w:rPr>
          <w:rFonts w:ascii="Times New Roman" w:hAnsi="Times New Roman" w:cs="Times New Roman"/>
          <w:color w:val="FF0000"/>
          <w:kern w:val="0"/>
          <w:sz w:val="20"/>
          <w:szCs w:val="20"/>
        </w:rPr>
      </w:pPr>
      <w:r w:rsidRPr="00C033EE">
        <w:rPr>
          <w:rFonts w:ascii="Times New Roman" w:hAnsi="Times New Roman" w:cs="Times New Roman"/>
          <w:color w:val="FF0000"/>
          <w:kern w:val="0"/>
          <w:sz w:val="20"/>
          <w:szCs w:val="20"/>
        </w:rPr>
        <w:t>DNA methylation analysis was performed using</w:t>
      </w:r>
      <w:r w:rsidR="005827ED" w:rsidRPr="00C033EE">
        <w:rPr>
          <w:rFonts w:ascii="Times New Roman" w:hAnsi="Times New Roman" w:cs="Times New Roman"/>
          <w:color w:val="FF0000"/>
          <w:kern w:val="0"/>
          <w:sz w:val="20"/>
          <w:szCs w:val="20"/>
        </w:rPr>
        <w:t xml:space="preserve"> Rnbeads </w:t>
      </w:r>
      <w:r w:rsidR="00E82821" w:rsidRPr="00C033EE">
        <w:rPr>
          <w:rFonts w:ascii="Times New Roman" w:hAnsi="Times New Roman" w:cs="Times New Roman"/>
          <w:color w:val="FF0000"/>
          <w:kern w:val="0"/>
          <w:sz w:val="20"/>
          <w:szCs w:val="20"/>
        </w:rPr>
        <w:t>…</w:t>
      </w:r>
    </w:p>
    <w:p w:rsidR="005421AB" w:rsidRDefault="005421AB" w:rsidP="00EE3983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D6517E" w:rsidRDefault="00D6517E" w:rsidP="00D6517E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D6517E">
        <w:rPr>
          <w:rFonts w:ascii="Times New Roman" w:hAnsi="Times New Roman" w:cs="Times New Roman"/>
          <w:b/>
          <w:kern w:val="0"/>
          <w:sz w:val="20"/>
          <w:szCs w:val="20"/>
        </w:rPr>
        <w:t xml:space="preserve">Validation </w:t>
      </w:r>
      <w:r w:rsidR="00241B88">
        <w:rPr>
          <w:rFonts w:ascii="Times New Roman" w:hAnsi="Times New Roman" w:cs="Times New Roman"/>
          <w:b/>
          <w:kern w:val="0"/>
          <w:sz w:val="20"/>
          <w:szCs w:val="20"/>
        </w:rPr>
        <w:t>of differential methylation regions</w:t>
      </w:r>
      <w:r w:rsidR="00241B88" w:rsidRPr="00241B88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241B88">
        <w:rPr>
          <w:rFonts w:ascii="Times New Roman" w:hAnsi="Times New Roman" w:cs="Times New Roman" w:hint="eastAsia"/>
          <w:b/>
          <w:kern w:val="0"/>
          <w:sz w:val="20"/>
          <w:szCs w:val="20"/>
        </w:rPr>
        <w:t>(</w:t>
      </w:r>
      <w:r w:rsidR="00241B88">
        <w:rPr>
          <w:rFonts w:ascii="Times New Roman" w:hAnsi="Times New Roman" w:cs="Times New Roman"/>
          <w:b/>
          <w:kern w:val="0"/>
          <w:sz w:val="20"/>
          <w:szCs w:val="20"/>
        </w:rPr>
        <w:t xml:space="preserve">DMRs) </w:t>
      </w:r>
      <w:r w:rsidR="0038445C">
        <w:rPr>
          <w:rFonts w:ascii="Times New Roman" w:hAnsi="Times New Roman" w:cs="Times New Roman"/>
          <w:b/>
          <w:kern w:val="0"/>
          <w:sz w:val="20"/>
          <w:szCs w:val="20"/>
        </w:rPr>
        <w:t xml:space="preserve">using </w:t>
      </w:r>
      <w:r w:rsidR="00A053DF">
        <w:rPr>
          <w:rFonts w:ascii="Times New Roman" w:hAnsi="Times New Roman" w:cs="Times New Roman"/>
          <w:b/>
          <w:kern w:val="0"/>
          <w:sz w:val="20"/>
          <w:szCs w:val="20"/>
        </w:rPr>
        <w:t>Me</w:t>
      </w:r>
      <w:r w:rsidR="003A3850">
        <w:rPr>
          <w:rFonts w:ascii="Times New Roman" w:hAnsi="Times New Roman" w:cs="Times New Roman"/>
          <w:b/>
          <w:kern w:val="0"/>
          <w:sz w:val="20"/>
          <w:szCs w:val="20"/>
        </w:rPr>
        <w:t>t</w:t>
      </w:r>
      <w:r w:rsidR="00A053DF">
        <w:rPr>
          <w:rFonts w:ascii="Times New Roman" w:hAnsi="Times New Roman" w:cs="Times New Roman"/>
          <w:b/>
          <w:kern w:val="0"/>
          <w:sz w:val="20"/>
          <w:szCs w:val="20"/>
        </w:rPr>
        <w:t>hylTarget</w:t>
      </w:r>
      <w:r w:rsidR="0038445C" w:rsidRPr="0038445C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  <w:r w:rsidR="00E044DA">
        <w:rPr>
          <w:rFonts w:ascii="Times New Roman" w:hAnsi="Times New Roman" w:cs="Times New Roman"/>
          <w:b/>
          <w:kern w:val="0"/>
          <w:sz w:val="20"/>
          <w:szCs w:val="20"/>
        </w:rPr>
        <w:t xml:space="preserve">sequence </w:t>
      </w:r>
      <w:r w:rsidR="0038445C" w:rsidRPr="0038445C">
        <w:rPr>
          <w:rFonts w:ascii="Times New Roman" w:hAnsi="Times New Roman" w:cs="Times New Roman"/>
          <w:b/>
          <w:kern w:val="0"/>
          <w:sz w:val="20"/>
          <w:szCs w:val="20"/>
        </w:rPr>
        <w:t>techniqu</w:t>
      </w:r>
      <w:r w:rsidR="0038445C">
        <w:rPr>
          <w:rFonts w:ascii="Times New Roman" w:hAnsi="Times New Roman" w:cs="Times New Roman"/>
          <w:b/>
          <w:kern w:val="0"/>
          <w:sz w:val="20"/>
          <w:szCs w:val="20"/>
        </w:rPr>
        <w:t>e</w:t>
      </w:r>
      <w:r w:rsidR="0038445C" w:rsidRPr="0038445C">
        <w:rPr>
          <w:rFonts w:ascii="Times New Roman" w:hAnsi="Times New Roman" w:cs="Times New Roman"/>
          <w:b/>
          <w:kern w:val="0"/>
          <w:sz w:val="20"/>
          <w:szCs w:val="20"/>
        </w:rPr>
        <w:t xml:space="preserve"> </w:t>
      </w:r>
    </w:p>
    <w:p w:rsidR="005827ED" w:rsidRDefault="00E044DA" w:rsidP="00D6517E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>
        <w:rPr>
          <w:rFonts w:ascii="Times New Roman" w:hAnsi="Times New Roman" w:cs="Times New Roman"/>
          <w:kern w:val="0"/>
          <w:sz w:val="20"/>
          <w:szCs w:val="20"/>
        </w:rPr>
        <w:t>G</w:t>
      </w:r>
      <w:r w:rsidRPr="00FB7380">
        <w:rPr>
          <w:rFonts w:ascii="Times New Roman" w:hAnsi="Times New Roman" w:cs="Times New Roman"/>
          <w:kern w:val="0"/>
          <w:sz w:val="20"/>
          <w:szCs w:val="20"/>
        </w:rPr>
        <w:t>enomic DNA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3A3850">
        <w:rPr>
          <w:rFonts w:ascii="Times New Roman" w:hAnsi="Times New Roman" w:cs="Times New Roman"/>
          <w:kern w:val="0"/>
          <w:sz w:val="20"/>
          <w:szCs w:val="20"/>
        </w:rPr>
        <w:t xml:space="preserve">was converted with bisulfite treatment. Then PCR was performed to amplify the interested DNA sequence involved differential methylation regions (DMR). </w:t>
      </w:r>
      <w:r w:rsidR="00CD121C">
        <w:rPr>
          <w:rFonts w:ascii="Times New Roman" w:hAnsi="Times New Roman" w:cs="Times New Roman"/>
          <w:kern w:val="0"/>
          <w:sz w:val="20"/>
          <w:szCs w:val="20"/>
        </w:rPr>
        <w:t xml:space="preserve">Finally, </w:t>
      </w:r>
      <w:r w:rsidR="003A3850">
        <w:rPr>
          <w:rFonts w:ascii="Times New Roman" w:hAnsi="Times New Roman" w:cs="Times New Roman"/>
          <w:kern w:val="0"/>
          <w:sz w:val="20"/>
          <w:szCs w:val="20"/>
        </w:rPr>
        <w:t>the interested DNA fragments were sequenced by Illumina Miseq</w:t>
      </w:r>
      <w:r w:rsidR="001A24F2">
        <w:rPr>
          <w:rFonts w:ascii="Times New Roman" w:hAnsi="Times New Roman" w:cs="Times New Roman"/>
          <w:kern w:val="0"/>
          <w:sz w:val="20"/>
          <w:szCs w:val="20"/>
        </w:rPr>
        <w:t xml:space="preserve">. Sequencing depth was about </w:t>
      </w:r>
      <w:r w:rsidR="001A24F2" w:rsidRPr="00AD3CBD">
        <w:rPr>
          <w:rFonts w:ascii="Times New Roman" w:hAnsi="Times New Roman" w:hint="eastAsia"/>
          <w:sz w:val="20"/>
          <w:szCs w:val="20"/>
        </w:rPr>
        <w:t>200</w:t>
      </w:r>
      <w:r w:rsidR="001A24F2" w:rsidRPr="00AD3CBD">
        <w:rPr>
          <w:rFonts w:ascii="Times New Roman" w:hAnsi="Times New Roman"/>
          <w:sz w:val="20"/>
          <w:szCs w:val="20"/>
        </w:rPr>
        <w:t>×</w:t>
      </w:r>
      <w:r w:rsidR="001A24F2">
        <w:rPr>
          <w:rFonts w:ascii="Times New Roman" w:hAnsi="Times New Roman"/>
          <w:sz w:val="20"/>
          <w:szCs w:val="20"/>
        </w:rPr>
        <w:t>.</w:t>
      </w:r>
      <w:r w:rsidR="0007114D">
        <w:rPr>
          <w:rFonts w:ascii="Times New Roman" w:hAnsi="Times New Roman"/>
          <w:sz w:val="20"/>
          <w:szCs w:val="20"/>
        </w:rPr>
        <w:t xml:space="preserve"> </w:t>
      </w:r>
    </w:p>
    <w:p w:rsidR="005827ED" w:rsidRDefault="005827ED" w:rsidP="00BB7EBF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</w:p>
    <w:p w:rsidR="006D10DF" w:rsidRDefault="006D10DF" w:rsidP="00BB7EBF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>
        <w:rPr>
          <w:rFonts w:ascii="Times New Roman" w:hAnsi="Times New Roman" w:cs="Times New Roman" w:hint="eastAsia"/>
          <w:b/>
          <w:kern w:val="0"/>
          <w:sz w:val="20"/>
          <w:szCs w:val="20"/>
        </w:rPr>
        <w:t>RNA i</w:t>
      </w:r>
      <w:r>
        <w:rPr>
          <w:rFonts w:ascii="Times New Roman" w:hAnsi="Times New Roman" w:cs="Times New Roman"/>
          <w:b/>
          <w:kern w:val="0"/>
          <w:sz w:val="20"/>
          <w:szCs w:val="20"/>
        </w:rPr>
        <w:t>solation and genes mRNA quantitation</w:t>
      </w:r>
    </w:p>
    <w:p w:rsidR="00E95D19" w:rsidRPr="00292286" w:rsidRDefault="005062E1" w:rsidP="00292286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BE1C9C">
        <w:rPr>
          <w:rFonts w:ascii="Times New Roman" w:hAnsi="Times New Roman" w:cs="Times New Roman"/>
          <w:kern w:val="0"/>
          <w:sz w:val="20"/>
          <w:szCs w:val="20"/>
        </w:rPr>
        <w:t>CD4</w:t>
      </w:r>
      <w:r w:rsidRPr="001260F9">
        <w:rPr>
          <w:rFonts w:ascii="Times New Roman" w:hAnsi="Times New Roman" w:cs="Times New Roman"/>
          <w:kern w:val="0"/>
          <w:sz w:val="20"/>
          <w:szCs w:val="20"/>
        </w:rPr>
        <w:t>+ and CD8+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Pr="00BE1C9C">
        <w:rPr>
          <w:rFonts w:ascii="Times New Roman" w:hAnsi="Times New Roman" w:cs="Times New Roman"/>
          <w:kern w:val="0"/>
          <w:sz w:val="20"/>
          <w:szCs w:val="20"/>
        </w:rPr>
        <w:t>T cells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  <w:r w:rsidR="00FE3ACB">
        <w:rPr>
          <w:rFonts w:ascii="Times New Roman" w:hAnsi="Times New Roman" w:cs="Times New Roman"/>
          <w:kern w:val="0"/>
          <w:sz w:val="20"/>
          <w:szCs w:val="20"/>
        </w:rPr>
        <w:t xml:space="preserve">were </w:t>
      </w:r>
      <w:r w:rsidRPr="003719A4">
        <w:rPr>
          <w:rFonts w:ascii="Times New Roman" w:hAnsi="Times New Roman" w:cs="Times New Roman"/>
          <w:kern w:val="0"/>
          <w:sz w:val="20"/>
          <w:szCs w:val="20"/>
        </w:rPr>
        <w:t>from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26 patients among t</w:t>
      </w:r>
      <w:r w:rsidR="00024456">
        <w:rPr>
          <w:rFonts w:ascii="Times New Roman" w:hAnsi="Times New Roman" w:cs="Times New Roman"/>
          <w:kern w:val="0"/>
          <w:sz w:val="20"/>
          <w:szCs w:val="20"/>
        </w:rPr>
        <w:t xml:space="preserve">he above 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patients. </w:t>
      </w:r>
      <w:r w:rsidRPr="00E95D19">
        <w:rPr>
          <w:rFonts w:ascii="Times New Roman" w:hAnsi="Times New Roman" w:cs="Times New Roman"/>
          <w:kern w:val="0"/>
          <w:sz w:val="20"/>
          <w:szCs w:val="20"/>
        </w:rPr>
        <w:t>T</w:t>
      </w:r>
      <w:r w:rsidRPr="00E95D19">
        <w:rPr>
          <w:rFonts w:ascii="Times New Roman" w:hAnsi="Times New Roman" w:cs="Times New Roman" w:hint="eastAsia"/>
          <w:kern w:val="0"/>
          <w:sz w:val="20"/>
          <w:szCs w:val="20"/>
        </w:rPr>
        <w:t xml:space="preserve">otal </w:t>
      </w:r>
      <w:r w:rsidRPr="00E95D19">
        <w:rPr>
          <w:rFonts w:ascii="Times New Roman" w:hAnsi="Times New Roman" w:cs="Times New Roman"/>
          <w:kern w:val="0"/>
          <w:sz w:val="20"/>
          <w:szCs w:val="20"/>
        </w:rPr>
        <w:t>RNA</w:t>
      </w:r>
      <w:r>
        <w:rPr>
          <w:rFonts w:ascii="Times New Roman" w:hAnsi="Times New Roman" w:cs="Times New Roman"/>
          <w:kern w:val="0"/>
          <w:sz w:val="20"/>
          <w:szCs w:val="20"/>
        </w:rPr>
        <w:t xml:space="preserve"> was isolated by </w:t>
      </w:r>
      <w:r w:rsidR="00FE3ACB">
        <w:rPr>
          <w:rFonts w:ascii="Times New Roman" w:hAnsi="Times New Roman" w:cs="Times New Roman"/>
          <w:kern w:val="0"/>
          <w:sz w:val="20"/>
          <w:szCs w:val="20"/>
        </w:rPr>
        <w:t>TRIzol method.</w:t>
      </w:r>
      <w:r w:rsidR="0049430A">
        <w:rPr>
          <w:rFonts w:ascii="Times New Roman" w:hAnsi="Times New Roman" w:cs="Times New Roman"/>
          <w:kern w:val="0"/>
          <w:sz w:val="20"/>
          <w:szCs w:val="20"/>
        </w:rPr>
        <w:t xml:space="preserve"> First-strand complementary DNA (cDNA) was synthesized with </w:t>
      </w:r>
      <w:r w:rsidR="004C5342" w:rsidRPr="00292286">
        <w:rPr>
          <w:rFonts w:ascii="Times New Roman" w:hAnsi="Times New Roman" w:cs="Times New Roman"/>
          <w:kern w:val="0"/>
          <w:sz w:val="20"/>
          <w:szCs w:val="20"/>
        </w:rPr>
        <w:t>High Capacity cDNA Reverse Transcription Kit (Applied Biosystems)</w:t>
      </w:r>
      <w:r w:rsidR="00C45DF6" w:rsidRPr="00292286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>G</w:t>
      </w:r>
      <w:r w:rsidR="007E689F">
        <w:rPr>
          <w:rFonts w:ascii="Times New Roman" w:hAnsi="Times New Roman" w:cs="Times New Roman"/>
          <w:kern w:val="0"/>
          <w:sz w:val="20"/>
          <w:szCs w:val="20"/>
        </w:rPr>
        <w:t>ene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 xml:space="preserve"> transcripts that had significant </w:t>
      </w:r>
      <w:r w:rsidR="00292286">
        <w:rPr>
          <w:rFonts w:ascii="Times New Roman" w:hAnsi="Times New Roman" w:cs="Times New Roman"/>
          <w:kern w:val="0"/>
          <w:sz w:val="20"/>
          <w:szCs w:val="20"/>
        </w:rPr>
        <w:t>DMRs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 xml:space="preserve"> were assayed by </w:t>
      </w:r>
      <w:r w:rsidR="00C45DF6" w:rsidRPr="00292286">
        <w:rPr>
          <w:rFonts w:ascii="Times New Roman" w:hAnsi="Times New Roman" w:cs="Times New Roman"/>
          <w:kern w:val="0"/>
          <w:sz w:val="20"/>
          <w:szCs w:val="20"/>
        </w:rPr>
        <w:t>quantitative real-time reverse</w:t>
      </w:r>
      <w:r w:rsidR="00292286" w:rsidRPr="00292286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C45DF6" w:rsidRPr="00292286">
        <w:rPr>
          <w:rFonts w:ascii="Times New Roman" w:hAnsi="Times New Roman" w:cs="Times New Roman"/>
          <w:kern w:val="0"/>
          <w:sz w:val="20"/>
          <w:szCs w:val="20"/>
        </w:rPr>
        <w:t>transcription</w:t>
      </w:r>
      <w:r w:rsidR="007E689F">
        <w:rPr>
          <w:rFonts w:ascii="Times New Roman" w:hAnsi="Times New Roman" w:cs="Times New Roman" w:hint="eastAsia"/>
          <w:kern w:val="0"/>
          <w:sz w:val="20"/>
          <w:szCs w:val="20"/>
        </w:rPr>
        <w:t>-</w:t>
      </w:r>
      <w:r w:rsidR="00C45DF6" w:rsidRPr="00292286">
        <w:rPr>
          <w:rFonts w:ascii="Times New Roman" w:hAnsi="Times New Roman" w:cs="Times New Roman"/>
          <w:kern w:val="0"/>
          <w:sz w:val="20"/>
          <w:szCs w:val="20"/>
        </w:rPr>
        <w:t>polyme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>rase chain reaction (RT-PCR) in</w:t>
      </w:r>
      <w:r w:rsidR="00292286" w:rsidRPr="00292286"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>an ABI 7900 Sequence Detector System (Applied Biosystems). The primers sequences for each gene (</w:t>
      </w:r>
      <w:r w:rsidR="00292286" w:rsidRPr="007E689F">
        <w:rPr>
          <w:rFonts w:ascii="Times New Roman" w:hAnsi="Times New Roman" w:cs="Times New Roman"/>
          <w:color w:val="FF0000"/>
          <w:kern w:val="0"/>
          <w:sz w:val="20"/>
          <w:szCs w:val="20"/>
        </w:rPr>
        <w:t>Col1a1, Col1a2, Col3a1, Ctgf, Sparc, Ccr2, Mmp3, Il-6, Il-5, α-</w:t>
      </w:r>
      <w:r w:rsidR="00292286" w:rsidRPr="007E689F">
        <w:rPr>
          <w:rFonts w:ascii="Times New Roman" w:hAnsi="Times New Roman" w:cs="Times New Roman" w:hint="eastAsia"/>
          <w:color w:val="FF0000"/>
          <w:kern w:val="0"/>
          <w:sz w:val="20"/>
          <w:szCs w:val="20"/>
        </w:rPr>
        <w:t>S</w:t>
      </w:r>
      <w:r w:rsidR="00292286" w:rsidRPr="007E689F">
        <w:rPr>
          <w:rFonts w:ascii="Times New Roman" w:hAnsi="Times New Roman" w:cs="Times New Roman"/>
          <w:color w:val="FF0000"/>
          <w:kern w:val="0"/>
          <w:sz w:val="20"/>
          <w:szCs w:val="20"/>
        </w:rPr>
        <w:t>ma, Il-1β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 xml:space="preserve">) were shown in </w:t>
      </w:r>
      <w:r w:rsidR="00292286" w:rsidRPr="00D11F11">
        <w:rPr>
          <w:rFonts w:ascii="Times New Roman" w:hAnsi="Times New Roman" w:cs="Times New Roman"/>
          <w:color w:val="FF0000"/>
          <w:kern w:val="0"/>
          <w:sz w:val="20"/>
          <w:szCs w:val="20"/>
        </w:rPr>
        <w:t>supplementary table 1</w:t>
      </w:r>
      <w:r w:rsidR="00292286" w:rsidRPr="00292286">
        <w:rPr>
          <w:rFonts w:ascii="Times New Roman" w:hAnsi="Times New Roman" w:cs="Times New Roman"/>
          <w:kern w:val="0"/>
          <w:sz w:val="20"/>
          <w:szCs w:val="20"/>
        </w:rPr>
        <w:t>. GAPDH gene was as an internal reference control.</w:t>
      </w:r>
    </w:p>
    <w:p w:rsidR="00FE3ACB" w:rsidRDefault="00FE3ACB" w:rsidP="00BB7EBF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C033EE" w:rsidRDefault="00C033EE" w:rsidP="00BB7EBF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C033EE">
        <w:rPr>
          <w:rFonts w:ascii="Times New Roman" w:hAnsi="Times New Roman" w:cs="Times New Roman" w:hint="eastAsia"/>
          <w:b/>
          <w:kern w:val="0"/>
          <w:sz w:val="20"/>
          <w:szCs w:val="20"/>
        </w:rPr>
        <w:t>Results</w:t>
      </w:r>
    </w:p>
    <w:p w:rsidR="001D0B9C" w:rsidRPr="00C033EE" w:rsidRDefault="001D0B9C" w:rsidP="00BB7EBF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</w:p>
    <w:p w:rsidR="00C033EE" w:rsidRPr="001D0B9C" w:rsidRDefault="001D0B9C" w:rsidP="00BB7EBF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1D0B9C">
        <w:rPr>
          <w:rFonts w:ascii="Times New Roman" w:hAnsi="Times New Roman" w:cs="Times New Roman" w:hint="eastAsia"/>
          <w:b/>
          <w:kern w:val="0"/>
          <w:sz w:val="20"/>
          <w:szCs w:val="20"/>
        </w:rPr>
        <w:t>Dis</w:t>
      </w:r>
      <w:r w:rsidR="00E83AB0" w:rsidRPr="001D0B9C">
        <w:rPr>
          <w:rFonts w:ascii="Times New Roman" w:hAnsi="Times New Roman" w:cs="Times New Roman" w:hint="eastAsia"/>
          <w:b/>
          <w:kern w:val="0"/>
          <w:sz w:val="20"/>
          <w:szCs w:val="20"/>
        </w:rPr>
        <w:t>c</w:t>
      </w:r>
      <w:r w:rsidRPr="001D0B9C">
        <w:rPr>
          <w:rFonts w:ascii="Times New Roman" w:hAnsi="Times New Roman" w:cs="Times New Roman"/>
          <w:b/>
          <w:kern w:val="0"/>
          <w:sz w:val="20"/>
          <w:szCs w:val="20"/>
        </w:rPr>
        <w:t>u</w:t>
      </w:r>
      <w:r w:rsidR="00E83AB0" w:rsidRPr="001D0B9C">
        <w:rPr>
          <w:rFonts w:ascii="Times New Roman" w:hAnsi="Times New Roman" w:cs="Times New Roman"/>
          <w:b/>
          <w:kern w:val="0"/>
          <w:sz w:val="20"/>
          <w:szCs w:val="20"/>
        </w:rPr>
        <w:t>s</w:t>
      </w:r>
      <w:r w:rsidRPr="001D0B9C">
        <w:rPr>
          <w:rFonts w:ascii="Times New Roman" w:hAnsi="Times New Roman" w:cs="Times New Roman"/>
          <w:b/>
          <w:kern w:val="0"/>
          <w:sz w:val="20"/>
          <w:szCs w:val="20"/>
        </w:rPr>
        <w:t>s</w:t>
      </w:r>
      <w:r w:rsidR="00E83AB0" w:rsidRPr="001D0B9C">
        <w:rPr>
          <w:rFonts w:ascii="Times New Roman" w:hAnsi="Times New Roman" w:cs="Times New Roman"/>
          <w:b/>
          <w:kern w:val="0"/>
          <w:sz w:val="20"/>
          <w:szCs w:val="20"/>
        </w:rPr>
        <w:t>ion</w:t>
      </w:r>
    </w:p>
    <w:p w:rsidR="00E83AB0" w:rsidRPr="00E95D19" w:rsidRDefault="00E83AB0" w:rsidP="00BB7EBF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BB7EBF" w:rsidRDefault="00682465" w:rsidP="00D6517E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>
        <w:rPr>
          <w:rFonts w:ascii="Times New Roman" w:hAnsi="Times New Roman" w:cs="Times New Roman" w:hint="eastAsia"/>
          <w:b/>
          <w:kern w:val="0"/>
          <w:sz w:val="20"/>
          <w:szCs w:val="20"/>
        </w:rPr>
        <w:t>A</w:t>
      </w:r>
      <w:r>
        <w:rPr>
          <w:rFonts w:ascii="Times New Roman" w:hAnsi="Times New Roman" w:cs="Times New Roman"/>
          <w:b/>
          <w:kern w:val="0"/>
          <w:sz w:val="20"/>
          <w:szCs w:val="20"/>
        </w:rPr>
        <w:t>knowledgement</w:t>
      </w:r>
    </w:p>
    <w:p w:rsidR="00682465" w:rsidRDefault="00682465" w:rsidP="00D6517E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  <w:r w:rsidRPr="00A053DF">
        <w:rPr>
          <w:rFonts w:ascii="Times New Roman" w:hAnsi="Times New Roman" w:cs="Times New Roman"/>
          <w:kern w:val="0"/>
          <w:sz w:val="20"/>
          <w:szCs w:val="20"/>
        </w:rPr>
        <w:t>Thanks to Pro</w:t>
      </w:r>
      <w:r w:rsidR="007A10BA">
        <w:rPr>
          <w:rFonts w:ascii="Times New Roman" w:hAnsi="Times New Roman" w:cs="Times New Roman"/>
          <w:kern w:val="0"/>
          <w:sz w:val="20"/>
          <w:szCs w:val="20"/>
        </w:rPr>
        <w:t>f</w:t>
      </w:r>
      <w:r w:rsidRPr="00A053DF">
        <w:rPr>
          <w:rFonts w:ascii="Times New Roman" w:hAnsi="Times New Roman" w:cs="Times New Roman"/>
          <w:kern w:val="0"/>
          <w:sz w:val="20"/>
          <w:szCs w:val="20"/>
        </w:rPr>
        <w:t xml:space="preserve">. Guang-jie Chen of Shanghai Jiaotong University for techincal help in T cells </w:t>
      </w:r>
      <w:r w:rsidRPr="00A053DF">
        <w:rPr>
          <w:rFonts w:ascii="Times New Roman" w:hAnsi="Times New Roman" w:cs="Times New Roman"/>
          <w:kern w:val="0"/>
          <w:sz w:val="20"/>
          <w:szCs w:val="20"/>
        </w:rPr>
        <w:lastRenderedPageBreak/>
        <w:t>separation.</w:t>
      </w:r>
    </w:p>
    <w:p w:rsidR="00D72E26" w:rsidRDefault="00D72E26" w:rsidP="00D6517E">
      <w:pPr>
        <w:autoSpaceDE w:val="0"/>
        <w:autoSpaceDN w:val="0"/>
        <w:adjustRightInd w:val="0"/>
        <w:rPr>
          <w:rFonts w:ascii="Times New Roman" w:hAnsi="Times New Roman" w:cs="Times New Roman"/>
          <w:kern w:val="0"/>
          <w:sz w:val="20"/>
          <w:szCs w:val="20"/>
        </w:rPr>
      </w:pPr>
    </w:p>
    <w:p w:rsidR="00D72E26" w:rsidRPr="00D72E26" w:rsidRDefault="00D72E26" w:rsidP="00D6517E">
      <w:pPr>
        <w:autoSpaceDE w:val="0"/>
        <w:autoSpaceDN w:val="0"/>
        <w:adjustRightInd w:val="0"/>
        <w:rPr>
          <w:rFonts w:ascii="Times New Roman" w:hAnsi="Times New Roman" w:cs="Times New Roman"/>
          <w:b/>
          <w:kern w:val="0"/>
          <w:sz w:val="20"/>
          <w:szCs w:val="20"/>
        </w:rPr>
      </w:pPr>
      <w:r w:rsidRPr="00D72E26">
        <w:rPr>
          <w:rFonts w:ascii="Times New Roman" w:hAnsi="Times New Roman" w:cs="Times New Roman"/>
          <w:b/>
          <w:kern w:val="0"/>
          <w:sz w:val="20"/>
          <w:szCs w:val="20"/>
        </w:rPr>
        <w:t>References</w:t>
      </w:r>
    </w:p>
    <w:p w:rsidR="00760056" w:rsidRPr="00760056" w:rsidRDefault="001543DA" w:rsidP="00760056">
      <w:pPr>
        <w:pStyle w:val="EndNoteBibliography"/>
        <w:ind w:left="720" w:hanging="720"/>
      </w:pPr>
      <w:r>
        <w:rPr>
          <w:rFonts w:ascii="Times New Roman" w:hAnsi="Times New Roman" w:cs="Times New Roman"/>
          <w:kern w:val="0"/>
          <w:szCs w:val="20"/>
        </w:rPr>
        <w:fldChar w:fldCharType="begin"/>
      </w:r>
      <w:r w:rsidR="00B3706E">
        <w:rPr>
          <w:rFonts w:ascii="Times New Roman" w:hAnsi="Times New Roman" w:cs="Times New Roman"/>
          <w:kern w:val="0"/>
          <w:szCs w:val="20"/>
        </w:rPr>
        <w:instrText xml:space="preserve"> ADDIN EN.REFLIST </w:instrText>
      </w:r>
      <w:r>
        <w:rPr>
          <w:rFonts w:ascii="Times New Roman" w:hAnsi="Times New Roman" w:cs="Times New Roman"/>
          <w:kern w:val="0"/>
          <w:szCs w:val="20"/>
        </w:rPr>
        <w:fldChar w:fldCharType="separate"/>
      </w:r>
      <w:bookmarkStart w:id="14" w:name="_ENREF_1"/>
      <w:r w:rsidR="00760056" w:rsidRPr="00760056">
        <w:t>1.</w:t>
      </w:r>
      <w:r w:rsidR="00760056" w:rsidRPr="00760056">
        <w:tab/>
        <w:t xml:space="preserve">Mayes, M.D., et al., </w:t>
      </w:r>
      <w:r w:rsidR="00760056" w:rsidRPr="00760056">
        <w:rPr>
          <w:i/>
        </w:rPr>
        <w:t>Prevalence, incidence, survival, and disease characteristics of systemic sclerosis in a large US population.</w:t>
      </w:r>
      <w:r w:rsidR="00760056" w:rsidRPr="00760056">
        <w:t xml:space="preserve"> Arthritis Rheum, 2003. </w:t>
      </w:r>
      <w:r w:rsidR="00760056" w:rsidRPr="00760056">
        <w:rPr>
          <w:b/>
        </w:rPr>
        <w:t>48</w:t>
      </w:r>
      <w:r w:rsidR="00760056" w:rsidRPr="00760056">
        <w:t>(8): p. 2246-55.</w:t>
      </w:r>
      <w:bookmarkEnd w:id="14"/>
    </w:p>
    <w:p w:rsidR="00760056" w:rsidRPr="00760056" w:rsidRDefault="00760056" w:rsidP="00760056">
      <w:pPr>
        <w:pStyle w:val="EndNoteBibliography"/>
        <w:ind w:left="720" w:hanging="720"/>
      </w:pPr>
      <w:bookmarkStart w:id="15" w:name="_ENREF_2"/>
      <w:r w:rsidRPr="00760056">
        <w:t>2.</w:t>
      </w:r>
      <w:r w:rsidRPr="00760056">
        <w:tab/>
        <w:t xml:space="preserve">Wang, J., et al., </w:t>
      </w:r>
      <w:r w:rsidRPr="00760056">
        <w:rPr>
          <w:i/>
        </w:rPr>
        <w:t>Clinical and serological features of systemic sclerosis in a Chinese cohort.</w:t>
      </w:r>
      <w:r w:rsidRPr="00760056">
        <w:t xml:space="preserve"> Clin Rheumatol, 2013. </w:t>
      </w:r>
      <w:r w:rsidRPr="00760056">
        <w:rPr>
          <w:b/>
        </w:rPr>
        <w:t>32</w:t>
      </w:r>
      <w:r w:rsidRPr="00760056">
        <w:t>(5): p. 617-21.</w:t>
      </w:r>
      <w:bookmarkEnd w:id="15"/>
    </w:p>
    <w:p w:rsidR="00760056" w:rsidRPr="00760056" w:rsidRDefault="00760056" w:rsidP="00760056">
      <w:pPr>
        <w:pStyle w:val="EndNoteBibliography"/>
        <w:ind w:left="720" w:hanging="720"/>
      </w:pPr>
      <w:bookmarkStart w:id="16" w:name="_ENREF_3"/>
      <w:r w:rsidRPr="00760056">
        <w:t>3.</w:t>
      </w:r>
      <w:r w:rsidRPr="00760056">
        <w:tab/>
        <w:t xml:space="preserve">Aliprantis, A.O., et al., </w:t>
      </w:r>
      <w:r w:rsidRPr="00760056">
        <w:rPr>
          <w:i/>
        </w:rPr>
        <w:t>Transcription factor T-bet regulates skin sclerosis through its function in innate immunity and via IL-13.</w:t>
      </w:r>
      <w:r w:rsidRPr="00760056">
        <w:t xml:space="preserve"> Proc Natl Acad Sci U S A, 2007. </w:t>
      </w:r>
      <w:r w:rsidRPr="00760056">
        <w:rPr>
          <w:b/>
        </w:rPr>
        <w:t>104</w:t>
      </w:r>
      <w:r w:rsidRPr="00760056">
        <w:t>(8): p. 2827-30.</w:t>
      </w:r>
      <w:bookmarkEnd w:id="16"/>
    </w:p>
    <w:p w:rsidR="00760056" w:rsidRPr="00760056" w:rsidRDefault="00760056" w:rsidP="00760056">
      <w:pPr>
        <w:pStyle w:val="EndNoteBibliography"/>
        <w:ind w:left="720" w:hanging="720"/>
      </w:pPr>
      <w:bookmarkStart w:id="17" w:name="_ENREF_4"/>
      <w:r w:rsidRPr="00760056">
        <w:t>4.</w:t>
      </w:r>
      <w:r w:rsidRPr="00760056">
        <w:tab/>
        <w:t xml:space="preserve">Gourh, P., et al., </w:t>
      </w:r>
      <w:r w:rsidRPr="00760056">
        <w:rPr>
          <w:i/>
        </w:rPr>
        <w:t>Polymorphisms in TBX21 and STAT4 increase the risk of systemic sclerosis: evidence of possible gene-gene interaction and alterations in Th1/Th2 cytokines.</w:t>
      </w:r>
      <w:r w:rsidRPr="00760056">
        <w:t xml:space="preserve"> Arthritis Rheum, 2009. </w:t>
      </w:r>
      <w:r w:rsidRPr="00760056">
        <w:rPr>
          <w:b/>
        </w:rPr>
        <w:t>60</w:t>
      </w:r>
      <w:r w:rsidRPr="00760056">
        <w:t>(12): p. 3794-806.</w:t>
      </w:r>
      <w:bookmarkEnd w:id="17"/>
    </w:p>
    <w:p w:rsidR="00760056" w:rsidRPr="00760056" w:rsidRDefault="00760056" w:rsidP="00760056">
      <w:pPr>
        <w:pStyle w:val="EndNoteBibliography"/>
        <w:ind w:left="720" w:hanging="720"/>
      </w:pPr>
      <w:bookmarkStart w:id="18" w:name="_ENREF_5"/>
      <w:r w:rsidRPr="00760056">
        <w:t>5.</w:t>
      </w:r>
      <w:r w:rsidRPr="00760056">
        <w:tab/>
        <w:t xml:space="preserve">Zhou, X., et al., </w:t>
      </w:r>
      <w:r w:rsidRPr="00760056">
        <w:rPr>
          <w:i/>
        </w:rPr>
        <w:t>HLA-DPB1 and DPB2 are genetic loci for systemic sclerosis: a genome-wide association study in Koreans with replication in North Americans.</w:t>
      </w:r>
      <w:r w:rsidRPr="00760056">
        <w:t xml:space="preserve"> Arthritis Rheum, 2009. </w:t>
      </w:r>
      <w:r w:rsidRPr="00760056">
        <w:rPr>
          <w:b/>
        </w:rPr>
        <w:t>60</w:t>
      </w:r>
      <w:r w:rsidRPr="00760056">
        <w:t>(12): p. 3807-14.</w:t>
      </w:r>
      <w:bookmarkEnd w:id="18"/>
    </w:p>
    <w:p w:rsidR="00760056" w:rsidRPr="00760056" w:rsidRDefault="00760056" w:rsidP="00760056">
      <w:pPr>
        <w:pStyle w:val="EndNoteBibliography"/>
        <w:ind w:left="720" w:hanging="720"/>
      </w:pPr>
      <w:bookmarkStart w:id="19" w:name="_ENREF_6"/>
      <w:r w:rsidRPr="00760056">
        <w:t>6.</w:t>
      </w:r>
      <w:r w:rsidRPr="00760056">
        <w:tab/>
        <w:t xml:space="preserve">Ito, I., et al., </w:t>
      </w:r>
      <w:r w:rsidRPr="00760056">
        <w:rPr>
          <w:i/>
        </w:rPr>
        <w:t>Association of the FAM167A-BLK region with systemic sclerosis.</w:t>
      </w:r>
      <w:r w:rsidRPr="00760056">
        <w:t xml:space="preserve"> Arthritis Rheum, 2010. </w:t>
      </w:r>
      <w:r w:rsidRPr="00760056">
        <w:rPr>
          <w:b/>
        </w:rPr>
        <w:t>62</w:t>
      </w:r>
      <w:r w:rsidRPr="00760056">
        <w:t>(3): p. 890-5.</w:t>
      </w:r>
      <w:bookmarkEnd w:id="19"/>
    </w:p>
    <w:p w:rsidR="00760056" w:rsidRPr="00760056" w:rsidRDefault="00760056" w:rsidP="00760056">
      <w:pPr>
        <w:pStyle w:val="EndNoteBibliography"/>
        <w:ind w:left="720" w:hanging="720"/>
      </w:pPr>
      <w:bookmarkStart w:id="20" w:name="_ENREF_7"/>
      <w:r w:rsidRPr="00760056">
        <w:t>7.</w:t>
      </w:r>
      <w:r w:rsidRPr="00760056">
        <w:tab/>
        <w:t xml:space="preserve">Radstake, T.R., et al., </w:t>
      </w:r>
      <w:r w:rsidRPr="00760056">
        <w:rPr>
          <w:i/>
        </w:rPr>
        <w:t>Genome-wide association study of systemic sclerosis identifies CD247 as a new susceptibility locus.</w:t>
      </w:r>
      <w:r w:rsidRPr="00760056">
        <w:t xml:space="preserve"> Nat Genet, 2010. </w:t>
      </w:r>
      <w:r w:rsidRPr="00760056">
        <w:rPr>
          <w:b/>
        </w:rPr>
        <w:t>42</w:t>
      </w:r>
      <w:r w:rsidRPr="00760056">
        <w:t>(5): p. 426-9.</w:t>
      </w:r>
      <w:bookmarkEnd w:id="20"/>
    </w:p>
    <w:p w:rsidR="00760056" w:rsidRPr="00760056" w:rsidRDefault="00760056" w:rsidP="00760056">
      <w:pPr>
        <w:pStyle w:val="EndNoteBibliography"/>
        <w:ind w:left="720" w:hanging="720"/>
      </w:pPr>
      <w:bookmarkStart w:id="21" w:name="_ENREF_8"/>
      <w:r w:rsidRPr="00760056">
        <w:t>8.</w:t>
      </w:r>
      <w:r w:rsidRPr="00760056">
        <w:tab/>
        <w:t xml:space="preserve">Rueda, B., et al., </w:t>
      </w:r>
      <w:r w:rsidRPr="00760056">
        <w:rPr>
          <w:i/>
        </w:rPr>
        <w:t>BANK1 functional variants are associated with susceptibility to diffuse systemic sclerosis in Caucasians.</w:t>
      </w:r>
      <w:r w:rsidRPr="00760056">
        <w:t xml:space="preserve"> Ann Rheum Dis, 2010. </w:t>
      </w:r>
      <w:r w:rsidRPr="00760056">
        <w:rPr>
          <w:b/>
        </w:rPr>
        <w:t>69</w:t>
      </w:r>
      <w:r w:rsidRPr="00760056">
        <w:t>(4): p. 700-5.</w:t>
      </w:r>
      <w:bookmarkEnd w:id="21"/>
    </w:p>
    <w:p w:rsidR="00760056" w:rsidRPr="00760056" w:rsidRDefault="00760056" w:rsidP="00760056">
      <w:pPr>
        <w:pStyle w:val="EndNoteBibliography"/>
        <w:ind w:left="720" w:hanging="720"/>
      </w:pPr>
      <w:bookmarkStart w:id="22" w:name="_ENREF_9"/>
      <w:r w:rsidRPr="00760056">
        <w:t>9.</w:t>
      </w:r>
      <w:r w:rsidRPr="00760056">
        <w:tab/>
        <w:t xml:space="preserve">Allanore, Y., et al., </w:t>
      </w:r>
      <w:r w:rsidRPr="00760056">
        <w:rPr>
          <w:i/>
        </w:rPr>
        <w:t>Genome-wide scan identifies TNIP1, PSORS1C1, and RHOB as novel risk loci for systemic sclerosis.</w:t>
      </w:r>
      <w:r w:rsidRPr="00760056">
        <w:t xml:space="preserve"> PLoS Genet, 2011. </w:t>
      </w:r>
      <w:r w:rsidRPr="00760056">
        <w:rPr>
          <w:b/>
        </w:rPr>
        <w:t>7</w:t>
      </w:r>
      <w:r w:rsidRPr="00760056">
        <w:t>(7): p. e1002091.</w:t>
      </w:r>
      <w:bookmarkEnd w:id="22"/>
    </w:p>
    <w:p w:rsidR="00760056" w:rsidRPr="00760056" w:rsidRDefault="00760056" w:rsidP="00760056">
      <w:pPr>
        <w:pStyle w:val="EndNoteBibliography"/>
        <w:ind w:left="720" w:hanging="720"/>
      </w:pPr>
      <w:bookmarkStart w:id="23" w:name="_ENREF_10"/>
      <w:r w:rsidRPr="00760056">
        <w:t>10.</w:t>
      </w:r>
      <w:r w:rsidRPr="00760056">
        <w:tab/>
        <w:t xml:space="preserve">Bossini-Castillo, L., et al., </w:t>
      </w:r>
      <w:r w:rsidRPr="00760056">
        <w:rPr>
          <w:i/>
        </w:rPr>
        <w:t>A replication study confirms the association of TNFSF4 (OX40L) polymorphisms with systemic sclerosis in a large European cohort.</w:t>
      </w:r>
      <w:r w:rsidRPr="00760056">
        <w:t xml:space="preserve"> Ann Rheum Dis, 2011. </w:t>
      </w:r>
      <w:r w:rsidRPr="00760056">
        <w:rPr>
          <w:b/>
        </w:rPr>
        <w:t>70</w:t>
      </w:r>
      <w:r w:rsidRPr="00760056">
        <w:t>(4): p. 638-41.</w:t>
      </w:r>
      <w:bookmarkEnd w:id="23"/>
    </w:p>
    <w:p w:rsidR="00760056" w:rsidRPr="00760056" w:rsidRDefault="00760056" w:rsidP="00760056">
      <w:pPr>
        <w:pStyle w:val="EndNoteBibliography"/>
        <w:ind w:left="720" w:hanging="720"/>
      </w:pPr>
      <w:bookmarkStart w:id="24" w:name="_ENREF_11"/>
      <w:r w:rsidRPr="00760056">
        <w:t>11.</w:t>
      </w:r>
      <w:r w:rsidRPr="00760056">
        <w:tab/>
        <w:t xml:space="preserve">Dieude, P., et al., </w:t>
      </w:r>
      <w:r w:rsidRPr="00760056">
        <w:rPr>
          <w:i/>
        </w:rPr>
        <w:t>Evidence of the contribution of the X chromosome to systemic sclerosis susceptibility: association with the functional IRAK1 196Phe/532Ser haplotype.</w:t>
      </w:r>
      <w:r w:rsidRPr="00760056">
        <w:t xml:space="preserve"> Arthritis Rheum, 2011. </w:t>
      </w:r>
      <w:r w:rsidRPr="00760056">
        <w:rPr>
          <w:b/>
        </w:rPr>
        <w:t>63</w:t>
      </w:r>
      <w:r w:rsidRPr="00760056">
        <w:t>(12): p. 3979-87.</w:t>
      </w:r>
      <w:bookmarkEnd w:id="24"/>
    </w:p>
    <w:p w:rsidR="00760056" w:rsidRPr="00760056" w:rsidRDefault="00760056" w:rsidP="00760056">
      <w:pPr>
        <w:pStyle w:val="EndNoteBibliography"/>
        <w:ind w:left="720" w:hanging="720"/>
      </w:pPr>
      <w:bookmarkStart w:id="25" w:name="_ENREF_12"/>
      <w:r w:rsidRPr="00760056">
        <w:t>12.</w:t>
      </w:r>
      <w:r w:rsidRPr="00760056">
        <w:tab/>
        <w:t xml:space="preserve">Dieude, P., et al., </w:t>
      </w:r>
      <w:r w:rsidRPr="00760056">
        <w:rPr>
          <w:i/>
        </w:rPr>
        <w:t>NLRP1 influences the systemic sclerosis phenotype: a new clue for the contribution of innate immunity in systemic sclerosis-related fibrosing alveolitis pathogenesis.</w:t>
      </w:r>
      <w:r w:rsidRPr="00760056">
        <w:t xml:space="preserve"> Ann Rheum Dis, 2011. </w:t>
      </w:r>
      <w:r w:rsidRPr="00760056">
        <w:rPr>
          <w:b/>
        </w:rPr>
        <w:t>70</w:t>
      </w:r>
      <w:r w:rsidRPr="00760056">
        <w:t>(4): p. 668-74.</w:t>
      </w:r>
      <w:bookmarkEnd w:id="25"/>
    </w:p>
    <w:p w:rsidR="00760056" w:rsidRPr="00760056" w:rsidRDefault="00760056" w:rsidP="00760056">
      <w:pPr>
        <w:pStyle w:val="EndNoteBibliography"/>
        <w:ind w:left="720" w:hanging="720"/>
      </w:pPr>
      <w:bookmarkStart w:id="26" w:name="_ENREF_13"/>
      <w:r w:rsidRPr="00760056">
        <w:t>13.</w:t>
      </w:r>
      <w:r w:rsidRPr="00760056">
        <w:tab/>
        <w:t xml:space="preserve">Gorlova, O., et al., </w:t>
      </w:r>
      <w:r w:rsidRPr="00760056">
        <w:rPr>
          <w:i/>
        </w:rPr>
        <w:t>Identification of novel genetic markers associated with clinical phenotypes of systemic sclerosis through a genome-wide association strategy.</w:t>
      </w:r>
      <w:r w:rsidRPr="00760056">
        <w:t xml:space="preserve"> PLoS Genet, 2011. </w:t>
      </w:r>
      <w:r w:rsidRPr="00760056">
        <w:rPr>
          <w:b/>
        </w:rPr>
        <w:t>7</w:t>
      </w:r>
      <w:r w:rsidRPr="00760056">
        <w:t>(7): p. e1002178.</w:t>
      </w:r>
      <w:bookmarkEnd w:id="26"/>
    </w:p>
    <w:p w:rsidR="00760056" w:rsidRPr="00760056" w:rsidRDefault="00760056" w:rsidP="00760056">
      <w:pPr>
        <w:pStyle w:val="EndNoteBibliography"/>
        <w:ind w:left="720" w:hanging="720"/>
      </w:pPr>
      <w:bookmarkStart w:id="27" w:name="_ENREF_14"/>
      <w:r w:rsidRPr="00760056">
        <w:t>14.</w:t>
      </w:r>
      <w:r w:rsidRPr="00760056">
        <w:tab/>
        <w:t xml:space="preserve">Bossini-Castillo, L., et al., </w:t>
      </w:r>
      <w:r w:rsidRPr="00760056">
        <w:rPr>
          <w:i/>
        </w:rPr>
        <w:t>A GWAS follow-up study reveals the association of the IL12RB2 gene with systemic sclerosis in Caucasian populations.</w:t>
      </w:r>
      <w:r w:rsidRPr="00760056">
        <w:t xml:space="preserve"> Hum Mol Genet, 2012. </w:t>
      </w:r>
      <w:r w:rsidRPr="00760056">
        <w:rPr>
          <w:b/>
        </w:rPr>
        <w:t>21</w:t>
      </w:r>
      <w:r w:rsidRPr="00760056">
        <w:t>(4): p. 926-33.</w:t>
      </w:r>
      <w:bookmarkEnd w:id="27"/>
    </w:p>
    <w:p w:rsidR="00760056" w:rsidRPr="00760056" w:rsidRDefault="00760056" w:rsidP="00760056">
      <w:pPr>
        <w:pStyle w:val="EndNoteBibliography"/>
        <w:ind w:left="720" w:hanging="720"/>
      </w:pPr>
      <w:bookmarkStart w:id="28" w:name="_ENREF_15"/>
      <w:r w:rsidRPr="00760056">
        <w:t>15.</w:t>
      </w:r>
      <w:r w:rsidRPr="00760056">
        <w:tab/>
        <w:t xml:space="preserve">Lopez-Isac, E., et al., </w:t>
      </w:r>
      <w:r w:rsidRPr="00760056">
        <w:rPr>
          <w:i/>
        </w:rPr>
        <w:t>A genome-wide association study follow-up suggests a possible role for PPARG in systemic sclerosis susceptibility.</w:t>
      </w:r>
      <w:r w:rsidRPr="00760056">
        <w:t xml:space="preserve"> Arthritis Res Ther, 2014. </w:t>
      </w:r>
      <w:r w:rsidRPr="00760056">
        <w:rPr>
          <w:b/>
        </w:rPr>
        <w:t>16</w:t>
      </w:r>
      <w:r w:rsidRPr="00760056">
        <w:t>(1): p. R6.</w:t>
      </w:r>
      <w:bookmarkEnd w:id="28"/>
    </w:p>
    <w:p w:rsidR="00760056" w:rsidRPr="00760056" w:rsidRDefault="00760056" w:rsidP="00760056">
      <w:pPr>
        <w:pStyle w:val="EndNoteBibliography"/>
        <w:ind w:left="720" w:hanging="720"/>
      </w:pPr>
      <w:bookmarkStart w:id="29" w:name="_ENREF_16"/>
      <w:r w:rsidRPr="00760056">
        <w:t>16.</w:t>
      </w:r>
      <w:r w:rsidRPr="00760056">
        <w:tab/>
        <w:t xml:space="preserve">Luo, Y., et al., </w:t>
      </w:r>
      <w:r w:rsidRPr="00760056">
        <w:rPr>
          <w:i/>
        </w:rPr>
        <w:t>Systemic sclerosis: genetics and epigenetics.</w:t>
      </w:r>
      <w:r w:rsidRPr="00760056">
        <w:t xml:space="preserve"> J Autoimmun, 2013. </w:t>
      </w:r>
      <w:r w:rsidRPr="00760056">
        <w:rPr>
          <w:b/>
        </w:rPr>
        <w:t>41</w:t>
      </w:r>
      <w:r w:rsidRPr="00760056">
        <w:t>: p. 161-7.</w:t>
      </w:r>
      <w:bookmarkEnd w:id="29"/>
    </w:p>
    <w:p w:rsidR="00760056" w:rsidRPr="00760056" w:rsidRDefault="00760056" w:rsidP="00760056">
      <w:pPr>
        <w:pStyle w:val="EndNoteBibliography"/>
        <w:ind w:left="720" w:hanging="720"/>
      </w:pPr>
      <w:bookmarkStart w:id="30" w:name="_ENREF_17"/>
      <w:r w:rsidRPr="00760056">
        <w:t>17.</w:t>
      </w:r>
      <w:r w:rsidRPr="00760056">
        <w:tab/>
        <w:t xml:space="preserve">Broen, J.C., T.R. Radstake, and M. Rossato, </w:t>
      </w:r>
      <w:r w:rsidRPr="00760056">
        <w:rPr>
          <w:i/>
        </w:rPr>
        <w:t>The role of genetics and epigenetics in the pathogenesis of systemic sclerosis.</w:t>
      </w:r>
      <w:r w:rsidRPr="00760056">
        <w:t xml:space="preserve"> Nat Rev Rheumatol, 2014. </w:t>
      </w:r>
      <w:r w:rsidRPr="00760056">
        <w:rPr>
          <w:b/>
        </w:rPr>
        <w:t>10</w:t>
      </w:r>
      <w:r w:rsidRPr="00760056">
        <w:t>(11): p. 671-81.</w:t>
      </w:r>
      <w:bookmarkEnd w:id="30"/>
    </w:p>
    <w:p w:rsidR="00760056" w:rsidRPr="00760056" w:rsidRDefault="00760056" w:rsidP="00760056">
      <w:pPr>
        <w:pStyle w:val="EndNoteBibliography"/>
        <w:ind w:left="720" w:hanging="720"/>
      </w:pPr>
      <w:bookmarkStart w:id="31" w:name="_ENREF_18"/>
      <w:r w:rsidRPr="00760056">
        <w:t>18.</w:t>
      </w:r>
      <w:r w:rsidRPr="00760056">
        <w:tab/>
        <w:t xml:space="preserve">Ciechomska, M., J.M. van Laar, and S. O'Reilly, </w:t>
      </w:r>
      <w:r w:rsidRPr="00760056">
        <w:rPr>
          <w:i/>
        </w:rPr>
        <w:t>Emerging role of epigenetics in systemic sclerosis pathogenesis.</w:t>
      </w:r>
      <w:r w:rsidRPr="00760056">
        <w:t xml:space="preserve"> Genes Immun, 2014. </w:t>
      </w:r>
      <w:r w:rsidRPr="00760056">
        <w:rPr>
          <w:b/>
        </w:rPr>
        <w:t>15</w:t>
      </w:r>
      <w:r w:rsidRPr="00760056">
        <w:t>(7): p. 433-9.</w:t>
      </w:r>
      <w:bookmarkEnd w:id="31"/>
    </w:p>
    <w:p w:rsidR="00760056" w:rsidRPr="00760056" w:rsidRDefault="00760056" w:rsidP="00760056">
      <w:pPr>
        <w:pStyle w:val="EndNoteBibliography"/>
        <w:ind w:left="720" w:hanging="720"/>
      </w:pPr>
      <w:bookmarkStart w:id="32" w:name="_ENREF_19"/>
      <w:r w:rsidRPr="00760056">
        <w:lastRenderedPageBreak/>
        <w:t>19.</w:t>
      </w:r>
      <w:r w:rsidRPr="00760056">
        <w:tab/>
        <w:t xml:space="preserve">Altorok, N., et al., </w:t>
      </w:r>
      <w:r w:rsidRPr="00760056">
        <w:rPr>
          <w:i/>
        </w:rPr>
        <w:t>Epigenetics, the holy grail in the pathogenesis of systemic sclerosis.</w:t>
      </w:r>
      <w:r w:rsidRPr="00760056">
        <w:t xml:space="preserve"> Rheumatology (Oxford), 2014.</w:t>
      </w:r>
      <w:bookmarkEnd w:id="32"/>
    </w:p>
    <w:p w:rsidR="00760056" w:rsidRPr="00760056" w:rsidRDefault="00760056" w:rsidP="00760056">
      <w:pPr>
        <w:pStyle w:val="EndNoteBibliography"/>
        <w:ind w:left="720" w:hanging="720"/>
      </w:pPr>
      <w:bookmarkStart w:id="33" w:name="_ENREF_20"/>
      <w:r w:rsidRPr="00760056">
        <w:t>20.</w:t>
      </w:r>
      <w:r w:rsidRPr="00760056">
        <w:tab/>
        <w:t xml:space="preserve">Sakkas, L.I. and C.D. Platsoucas, </w:t>
      </w:r>
      <w:r w:rsidRPr="00760056">
        <w:rPr>
          <w:i/>
        </w:rPr>
        <w:t>Is systemic sclerosis an antigen-driven T cell disease?</w:t>
      </w:r>
      <w:r w:rsidRPr="00760056">
        <w:t xml:space="preserve"> Arthritis Rheum, 2004. </w:t>
      </w:r>
      <w:r w:rsidRPr="00760056">
        <w:rPr>
          <w:b/>
        </w:rPr>
        <w:t>50</w:t>
      </w:r>
      <w:r w:rsidRPr="00760056">
        <w:t>(6): p. 1721-33.</w:t>
      </w:r>
      <w:bookmarkEnd w:id="33"/>
    </w:p>
    <w:p w:rsidR="00760056" w:rsidRPr="00760056" w:rsidRDefault="00760056" w:rsidP="00760056">
      <w:pPr>
        <w:pStyle w:val="EndNoteBibliography"/>
        <w:ind w:left="720" w:hanging="720"/>
      </w:pPr>
      <w:bookmarkStart w:id="34" w:name="_ENREF_21"/>
      <w:r w:rsidRPr="00760056">
        <w:t>21.</w:t>
      </w:r>
      <w:r w:rsidRPr="00760056">
        <w:tab/>
        <w:t xml:space="preserve">Fuschiotti, P., T.A. Medsger, Jr., and P.A. Morel, </w:t>
      </w:r>
      <w:r w:rsidRPr="00760056">
        <w:rPr>
          <w:i/>
        </w:rPr>
        <w:t>Effector CD8+ T cells in systemic sclerosis patients produce abnormally high levels of interleukin-13 associated with increased skin fibrosis.</w:t>
      </w:r>
      <w:r w:rsidRPr="00760056">
        <w:t xml:space="preserve"> Arthritis Rheum, 2009. </w:t>
      </w:r>
      <w:r w:rsidRPr="00760056">
        <w:rPr>
          <w:b/>
        </w:rPr>
        <w:t>60</w:t>
      </w:r>
      <w:r w:rsidRPr="00760056">
        <w:t>(4): p. 1119-28.</w:t>
      </w:r>
      <w:bookmarkEnd w:id="34"/>
    </w:p>
    <w:p w:rsidR="00760056" w:rsidRPr="00760056" w:rsidRDefault="00760056" w:rsidP="00760056">
      <w:pPr>
        <w:pStyle w:val="EndNoteBibliography"/>
        <w:ind w:left="720" w:hanging="720"/>
      </w:pPr>
      <w:bookmarkStart w:id="35" w:name="_ENREF_22"/>
      <w:r w:rsidRPr="00760056">
        <w:t>22.</w:t>
      </w:r>
      <w:r w:rsidRPr="00760056">
        <w:tab/>
        <w:t xml:space="preserve">L, I.S. and D.P. C, </w:t>
      </w:r>
      <w:r w:rsidRPr="00760056">
        <w:rPr>
          <w:i/>
        </w:rPr>
        <w:t>T-cells and B-cells in systemic sclerosis.</w:t>
      </w:r>
      <w:r w:rsidRPr="00760056">
        <w:t xml:space="preserve"> Curr Rheumatol Rev, 2010. </w:t>
      </w:r>
      <w:r w:rsidRPr="00760056">
        <w:rPr>
          <w:b/>
        </w:rPr>
        <w:t>6</w:t>
      </w:r>
      <w:r w:rsidRPr="00760056">
        <w:t>(4): p. 276-82.</w:t>
      </w:r>
      <w:bookmarkEnd w:id="35"/>
    </w:p>
    <w:p w:rsidR="00760056" w:rsidRPr="00760056" w:rsidRDefault="00760056" w:rsidP="00760056">
      <w:pPr>
        <w:pStyle w:val="EndNoteBibliography"/>
        <w:ind w:left="720" w:hanging="720"/>
      </w:pPr>
      <w:bookmarkStart w:id="36" w:name="_ENREF_23"/>
      <w:r w:rsidRPr="00760056">
        <w:t>23.</w:t>
      </w:r>
      <w:r w:rsidRPr="00760056">
        <w:tab/>
        <w:t xml:space="preserve">Michels-van Amelsfort, J.M., G.J. Walter, and L.S. Taams, </w:t>
      </w:r>
      <w:r w:rsidRPr="00760056">
        <w:rPr>
          <w:i/>
        </w:rPr>
        <w:t>CD4+CD25+ regulatory T cells in systemic sclerosis and other rheumatic diseases.</w:t>
      </w:r>
      <w:r w:rsidRPr="00760056">
        <w:t xml:space="preserve"> Expert Rev Clin Immunol, 2011. </w:t>
      </w:r>
      <w:r w:rsidRPr="00760056">
        <w:rPr>
          <w:b/>
        </w:rPr>
        <w:t>7</w:t>
      </w:r>
      <w:r w:rsidRPr="00760056">
        <w:t>(4): p. 499-514.</w:t>
      </w:r>
      <w:bookmarkEnd w:id="36"/>
    </w:p>
    <w:p w:rsidR="00760056" w:rsidRPr="00760056" w:rsidRDefault="00760056" w:rsidP="00760056">
      <w:pPr>
        <w:pStyle w:val="EndNoteBibliography"/>
        <w:ind w:left="720" w:hanging="720"/>
      </w:pPr>
      <w:bookmarkStart w:id="37" w:name="_ENREF_24"/>
      <w:r w:rsidRPr="00760056">
        <w:t>24.</w:t>
      </w:r>
      <w:r w:rsidRPr="00760056">
        <w:tab/>
        <w:t xml:space="preserve">Roumm, A.D., et al., </w:t>
      </w:r>
      <w:r w:rsidRPr="00760056">
        <w:rPr>
          <w:i/>
        </w:rPr>
        <w:t>Lymphocytes in the skin of patients with progressive systemic sclerosis. Quantification, subtyping, and clinical correlations.</w:t>
      </w:r>
      <w:r w:rsidRPr="00760056">
        <w:t xml:space="preserve"> Arthritis Rheum, 1984. </w:t>
      </w:r>
      <w:r w:rsidRPr="00760056">
        <w:rPr>
          <w:b/>
        </w:rPr>
        <w:t>27</w:t>
      </w:r>
      <w:r w:rsidRPr="00760056">
        <w:t>(6): p. 645-53.</w:t>
      </w:r>
      <w:bookmarkEnd w:id="37"/>
    </w:p>
    <w:p w:rsidR="00760056" w:rsidRPr="00760056" w:rsidRDefault="00760056" w:rsidP="00760056">
      <w:pPr>
        <w:pStyle w:val="EndNoteBibliography"/>
        <w:ind w:left="720" w:hanging="720"/>
      </w:pPr>
      <w:bookmarkStart w:id="38" w:name="_ENREF_25"/>
      <w:r w:rsidRPr="00760056">
        <w:t>25.</w:t>
      </w:r>
      <w:r w:rsidRPr="00760056">
        <w:tab/>
        <w:t xml:space="preserve">Kahari, V.M., et al., </w:t>
      </w:r>
      <w:r w:rsidRPr="00760056">
        <w:rPr>
          <w:i/>
        </w:rPr>
        <w:t>Identification of fibroblasts responsible for increased collagen production in localized scleroderma by in situ hybridization.</w:t>
      </w:r>
      <w:r w:rsidRPr="00760056">
        <w:t xml:space="preserve"> J Invest Dermatol, 1988. </w:t>
      </w:r>
      <w:r w:rsidRPr="00760056">
        <w:rPr>
          <w:b/>
        </w:rPr>
        <w:t>90</w:t>
      </w:r>
      <w:r w:rsidRPr="00760056">
        <w:t>(5): p. 664-70.</w:t>
      </w:r>
      <w:bookmarkEnd w:id="38"/>
    </w:p>
    <w:p w:rsidR="00760056" w:rsidRPr="00760056" w:rsidRDefault="00760056" w:rsidP="00760056">
      <w:pPr>
        <w:pStyle w:val="EndNoteBibliography"/>
        <w:ind w:left="720" w:hanging="720"/>
      </w:pPr>
      <w:bookmarkStart w:id="39" w:name="_ENREF_26"/>
      <w:r w:rsidRPr="00760056">
        <w:t>26.</w:t>
      </w:r>
      <w:r w:rsidRPr="00760056">
        <w:tab/>
        <w:t xml:space="preserve">van den Hoogen, F., et al., </w:t>
      </w:r>
      <w:r w:rsidRPr="00760056">
        <w:rPr>
          <w:i/>
        </w:rPr>
        <w:t>2013 classification criteria for systemic sclerosis: an American college of rheumatology/European league against rheumatism collaborative initiative.</w:t>
      </w:r>
      <w:r w:rsidRPr="00760056">
        <w:t xml:space="preserve"> Ann Rheum Dis, 2013. </w:t>
      </w:r>
      <w:r w:rsidRPr="00760056">
        <w:rPr>
          <w:b/>
        </w:rPr>
        <w:t>72</w:t>
      </w:r>
      <w:r w:rsidRPr="00760056">
        <w:t>(11): p. 1747-55.</w:t>
      </w:r>
      <w:bookmarkEnd w:id="39"/>
    </w:p>
    <w:p w:rsidR="00310793" w:rsidRPr="00F66A74" w:rsidRDefault="001543DA" w:rsidP="00F66A74">
      <w:pPr>
        <w:autoSpaceDE w:val="0"/>
        <w:autoSpaceDN w:val="0"/>
        <w:adjustRightInd w:val="0"/>
        <w:jc w:val="left"/>
        <w:rPr>
          <w:rFonts w:ascii="Times New Roman" w:hAnsi="Times New Roman" w:cs="Times New Roman"/>
          <w:kern w:val="0"/>
          <w:sz w:val="20"/>
          <w:szCs w:val="20"/>
        </w:rPr>
      </w:pPr>
      <w:r>
        <w:rPr>
          <w:rFonts w:ascii="Times New Roman" w:hAnsi="Times New Roman" w:cs="Times New Roman"/>
          <w:kern w:val="0"/>
          <w:sz w:val="20"/>
          <w:szCs w:val="20"/>
        </w:rPr>
        <w:fldChar w:fldCharType="end"/>
      </w:r>
    </w:p>
    <w:sectPr w:rsidR="00310793" w:rsidRPr="00F66A74" w:rsidSect="001C564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86391C" w:rsidRDefault="0086391C" w:rsidP="008E79AF">
      <w:r>
        <w:separator/>
      </w:r>
    </w:p>
  </w:endnote>
  <w:endnote w:type="continuationSeparator" w:id="0">
    <w:p w:rsidR="0086391C" w:rsidRDefault="0086391C" w:rsidP="008E79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dvTTb20e5d6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86391C" w:rsidRDefault="0086391C" w:rsidP="008E79AF">
      <w:r>
        <w:separator/>
      </w:r>
    </w:p>
  </w:footnote>
  <w:footnote w:type="continuationSeparator" w:id="0">
    <w:p w:rsidR="0086391C" w:rsidRDefault="0086391C" w:rsidP="008E79A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61A42802"/>
    <w:multiLevelType w:val="multilevel"/>
    <w:tmpl w:val="313AF2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w0ese0awerxv5me5avdpzvwqf9a5treea0ef&quot;&gt;My EndNote Library&lt;record-ids&gt;&lt;item&gt;3023&lt;/item&gt;&lt;item&gt;3025&lt;/item&gt;&lt;item&gt;3026&lt;/item&gt;&lt;item&gt;3029&lt;/item&gt;&lt;item&gt;3119&lt;/item&gt;&lt;item&gt;3397&lt;/item&gt;&lt;item&gt;4889&lt;/item&gt;&lt;item&gt;5430&lt;/item&gt;&lt;item&gt;5650&lt;/item&gt;&lt;item&gt;6929&lt;/item&gt;&lt;item&gt;9386&lt;/item&gt;&lt;item&gt;9388&lt;/item&gt;&lt;item&gt;9391&lt;/item&gt;&lt;item&gt;9394&lt;/item&gt;&lt;item&gt;9395&lt;/item&gt;&lt;item&gt;9398&lt;/item&gt;&lt;item&gt;9399&lt;/item&gt;&lt;item&gt;9400&lt;/item&gt;&lt;item&gt;9403&lt;/item&gt;&lt;item&gt;9405&lt;/item&gt;&lt;item&gt;9406&lt;/item&gt;&lt;item&gt;9407&lt;/item&gt;&lt;item&gt;9410&lt;/item&gt;&lt;item&gt;9427&lt;/item&gt;&lt;item&gt;9444&lt;/item&gt;&lt;item&gt;10142&lt;/item&gt;&lt;/record-ids&gt;&lt;/item&gt;&lt;/Libraries&gt;"/>
  </w:docVars>
  <w:rsids>
    <w:rsidRoot w:val="00BD4EC3"/>
    <w:rsid w:val="00024456"/>
    <w:rsid w:val="00037FBB"/>
    <w:rsid w:val="0007114D"/>
    <w:rsid w:val="00072880"/>
    <w:rsid w:val="00090BB1"/>
    <w:rsid w:val="000A111B"/>
    <w:rsid w:val="000A5C2C"/>
    <w:rsid w:val="000E29C8"/>
    <w:rsid w:val="0011245B"/>
    <w:rsid w:val="00124009"/>
    <w:rsid w:val="001260F9"/>
    <w:rsid w:val="00153EA7"/>
    <w:rsid w:val="001543DA"/>
    <w:rsid w:val="001703FB"/>
    <w:rsid w:val="001A24F2"/>
    <w:rsid w:val="001C5644"/>
    <w:rsid w:val="001D0B9C"/>
    <w:rsid w:val="002164CE"/>
    <w:rsid w:val="00241B88"/>
    <w:rsid w:val="00276FE6"/>
    <w:rsid w:val="00292286"/>
    <w:rsid w:val="002B2D34"/>
    <w:rsid w:val="0030014C"/>
    <w:rsid w:val="00310793"/>
    <w:rsid w:val="0032124C"/>
    <w:rsid w:val="00364852"/>
    <w:rsid w:val="003657B8"/>
    <w:rsid w:val="00366AE5"/>
    <w:rsid w:val="003719A4"/>
    <w:rsid w:val="0038445C"/>
    <w:rsid w:val="003A3850"/>
    <w:rsid w:val="003D54B4"/>
    <w:rsid w:val="003E3D0E"/>
    <w:rsid w:val="0040241E"/>
    <w:rsid w:val="0041047D"/>
    <w:rsid w:val="00412D32"/>
    <w:rsid w:val="0041718E"/>
    <w:rsid w:val="004234CA"/>
    <w:rsid w:val="00424E8E"/>
    <w:rsid w:val="004340D7"/>
    <w:rsid w:val="00436F82"/>
    <w:rsid w:val="0044083D"/>
    <w:rsid w:val="004433A3"/>
    <w:rsid w:val="00464B70"/>
    <w:rsid w:val="00471BF8"/>
    <w:rsid w:val="00473DC7"/>
    <w:rsid w:val="0049430A"/>
    <w:rsid w:val="004979DB"/>
    <w:rsid w:val="004A48AD"/>
    <w:rsid w:val="004B7B1B"/>
    <w:rsid w:val="004C5342"/>
    <w:rsid w:val="004C5C79"/>
    <w:rsid w:val="004E683A"/>
    <w:rsid w:val="004F2C3B"/>
    <w:rsid w:val="00501174"/>
    <w:rsid w:val="005062E1"/>
    <w:rsid w:val="005348AF"/>
    <w:rsid w:val="005421AB"/>
    <w:rsid w:val="00552721"/>
    <w:rsid w:val="00562A5D"/>
    <w:rsid w:val="00574B3C"/>
    <w:rsid w:val="005827ED"/>
    <w:rsid w:val="00595EBE"/>
    <w:rsid w:val="005F3613"/>
    <w:rsid w:val="00631F4A"/>
    <w:rsid w:val="0065643D"/>
    <w:rsid w:val="0066794B"/>
    <w:rsid w:val="00682465"/>
    <w:rsid w:val="00684405"/>
    <w:rsid w:val="00693244"/>
    <w:rsid w:val="00697715"/>
    <w:rsid w:val="006C29C3"/>
    <w:rsid w:val="006D10DF"/>
    <w:rsid w:val="006E5A76"/>
    <w:rsid w:val="006F6BC2"/>
    <w:rsid w:val="007145BA"/>
    <w:rsid w:val="00715307"/>
    <w:rsid w:val="00716B39"/>
    <w:rsid w:val="00725470"/>
    <w:rsid w:val="0073269B"/>
    <w:rsid w:val="007355D9"/>
    <w:rsid w:val="00760056"/>
    <w:rsid w:val="00785752"/>
    <w:rsid w:val="007A10BA"/>
    <w:rsid w:val="007A7EB1"/>
    <w:rsid w:val="007E2C9C"/>
    <w:rsid w:val="007E689F"/>
    <w:rsid w:val="007F13DC"/>
    <w:rsid w:val="008014E6"/>
    <w:rsid w:val="008149E9"/>
    <w:rsid w:val="00814DA4"/>
    <w:rsid w:val="008170CE"/>
    <w:rsid w:val="00837AED"/>
    <w:rsid w:val="0086391C"/>
    <w:rsid w:val="00894699"/>
    <w:rsid w:val="008B0B1F"/>
    <w:rsid w:val="008B7220"/>
    <w:rsid w:val="008C0C4A"/>
    <w:rsid w:val="008C5C30"/>
    <w:rsid w:val="008D7C9C"/>
    <w:rsid w:val="008E5053"/>
    <w:rsid w:val="008E79AF"/>
    <w:rsid w:val="00943191"/>
    <w:rsid w:val="009454CC"/>
    <w:rsid w:val="00955BCB"/>
    <w:rsid w:val="00966B5C"/>
    <w:rsid w:val="00967214"/>
    <w:rsid w:val="00976346"/>
    <w:rsid w:val="00A053DF"/>
    <w:rsid w:val="00A57376"/>
    <w:rsid w:val="00A64707"/>
    <w:rsid w:val="00A72047"/>
    <w:rsid w:val="00A748EC"/>
    <w:rsid w:val="00A80708"/>
    <w:rsid w:val="00A94E38"/>
    <w:rsid w:val="00AB642C"/>
    <w:rsid w:val="00AD5AE7"/>
    <w:rsid w:val="00B017F4"/>
    <w:rsid w:val="00B216FA"/>
    <w:rsid w:val="00B30F42"/>
    <w:rsid w:val="00B3706E"/>
    <w:rsid w:val="00B423A6"/>
    <w:rsid w:val="00B424D0"/>
    <w:rsid w:val="00B52AFA"/>
    <w:rsid w:val="00B57DDD"/>
    <w:rsid w:val="00B63272"/>
    <w:rsid w:val="00B67D55"/>
    <w:rsid w:val="00B716C5"/>
    <w:rsid w:val="00BB7EBF"/>
    <w:rsid w:val="00BC3DEE"/>
    <w:rsid w:val="00BD1067"/>
    <w:rsid w:val="00BD4EC3"/>
    <w:rsid w:val="00BE1C9C"/>
    <w:rsid w:val="00BE79DD"/>
    <w:rsid w:val="00BF064F"/>
    <w:rsid w:val="00C02D25"/>
    <w:rsid w:val="00C033EE"/>
    <w:rsid w:val="00C45DF6"/>
    <w:rsid w:val="00C866F9"/>
    <w:rsid w:val="00CA5632"/>
    <w:rsid w:val="00CC375E"/>
    <w:rsid w:val="00CD121C"/>
    <w:rsid w:val="00CE608E"/>
    <w:rsid w:val="00D11F11"/>
    <w:rsid w:val="00D243F2"/>
    <w:rsid w:val="00D360F7"/>
    <w:rsid w:val="00D51175"/>
    <w:rsid w:val="00D60DDF"/>
    <w:rsid w:val="00D6517E"/>
    <w:rsid w:val="00D72E26"/>
    <w:rsid w:val="00D856FB"/>
    <w:rsid w:val="00DA5B9F"/>
    <w:rsid w:val="00DA658B"/>
    <w:rsid w:val="00DF3E3B"/>
    <w:rsid w:val="00DF47F9"/>
    <w:rsid w:val="00E01C1B"/>
    <w:rsid w:val="00E044DA"/>
    <w:rsid w:val="00E172B3"/>
    <w:rsid w:val="00E27E79"/>
    <w:rsid w:val="00E43EB2"/>
    <w:rsid w:val="00E52FBF"/>
    <w:rsid w:val="00E61374"/>
    <w:rsid w:val="00E802FF"/>
    <w:rsid w:val="00E82821"/>
    <w:rsid w:val="00E83AB0"/>
    <w:rsid w:val="00E8486D"/>
    <w:rsid w:val="00E93201"/>
    <w:rsid w:val="00E95D19"/>
    <w:rsid w:val="00EA06B5"/>
    <w:rsid w:val="00EA385A"/>
    <w:rsid w:val="00EC1684"/>
    <w:rsid w:val="00ED168B"/>
    <w:rsid w:val="00EE3983"/>
    <w:rsid w:val="00EE73D4"/>
    <w:rsid w:val="00F066A9"/>
    <w:rsid w:val="00F516FD"/>
    <w:rsid w:val="00F546A9"/>
    <w:rsid w:val="00F66A74"/>
    <w:rsid w:val="00F74D09"/>
    <w:rsid w:val="00F77122"/>
    <w:rsid w:val="00F82196"/>
    <w:rsid w:val="00FB7380"/>
    <w:rsid w:val="00FE3ACB"/>
    <w:rsid w:val="00FE3D62"/>
    <w:rsid w:val="00FE6039"/>
    <w:rsid w:val="00FF01FF"/>
    <w:rsid w:val="00FF0AC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FA585001-EEBE-4E08-8AB7-EAE535E503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C5644"/>
    <w:pPr>
      <w:widowControl w:val="0"/>
      <w:jc w:val="both"/>
    </w:pPr>
  </w:style>
  <w:style w:type="paragraph" w:styleId="Heading4">
    <w:name w:val="heading 4"/>
    <w:basedOn w:val="Normal"/>
    <w:link w:val="Heading4Char"/>
    <w:uiPriority w:val="9"/>
    <w:qFormat/>
    <w:rsid w:val="00BB7EBF"/>
    <w:pPr>
      <w:widowControl/>
      <w:spacing w:before="100" w:beforeAutospacing="1" w:after="100" w:afterAutospacing="1"/>
      <w:jc w:val="left"/>
      <w:outlineLvl w:val="3"/>
    </w:pPr>
    <w:rPr>
      <w:rFonts w:ascii="宋体" w:eastAsia="宋体" w:hAnsi="宋体" w:cs="宋体"/>
      <w:b/>
      <w:bCs/>
      <w:kern w:val="0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E79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rsid w:val="008E79AF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8E79A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8E79AF"/>
    <w:rPr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3706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3706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B3706E"/>
    <w:pPr>
      <w:jc w:val="left"/>
    </w:pPr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B3706E"/>
    <w:rPr>
      <w:rFonts w:ascii="Calibri" w:hAnsi="Calibri"/>
      <w:noProof/>
      <w:sz w:val="20"/>
    </w:rPr>
  </w:style>
  <w:style w:type="character" w:styleId="Hyperlink">
    <w:name w:val="Hyperlink"/>
    <w:basedOn w:val="DefaultParagraphFont"/>
    <w:uiPriority w:val="99"/>
    <w:unhideWhenUsed/>
    <w:rsid w:val="00B3706E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BB7EBF"/>
    <w:rPr>
      <w:rFonts w:ascii="宋体" w:eastAsia="宋体" w:hAnsi="宋体" w:cs="宋体"/>
      <w:b/>
      <w:bCs/>
      <w:kern w:val="0"/>
      <w:sz w:val="24"/>
      <w:szCs w:val="24"/>
    </w:rPr>
  </w:style>
  <w:style w:type="character" w:customStyle="1" w:styleId="apple-converted-space">
    <w:name w:val="apple-converted-space"/>
    <w:basedOn w:val="DefaultParagraphFont"/>
    <w:rsid w:val="00E52FB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32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297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javascript:void(0);" TargetMode="External"/><Relationship Id="rId3" Type="http://schemas.openxmlformats.org/officeDocument/2006/relationships/settings" Target="settings.xml"/><Relationship Id="rId7" Type="http://schemas.openxmlformats.org/officeDocument/2006/relationships/hyperlink" Target="javascript:void(0);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https://en.wikipedia.org/wiki/Buckinghamshire" TargetMode="External"/><Relationship Id="rId4" Type="http://schemas.openxmlformats.org/officeDocument/2006/relationships/webSettings" Target="webSettings.xml"/><Relationship Id="rId9" Type="http://schemas.openxmlformats.org/officeDocument/2006/relationships/hyperlink" Target="javascript:void(0);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51</TotalTime>
  <Pages>1</Pages>
  <Words>2593</Words>
  <Characters>14786</Characters>
  <Application>Microsoft Office Word</Application>
  <DocSecurity>0</DocSecurity>
  <Lines>123</Lines>
  <Paragraphs>34</Paragraphs>
  <ScaleCrop>false</ScaleCrop>
  <Company/>
  <LinksUpToDate>false</LinksUpToDate>
  <CharactersWithSpaces>1734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ttleding</dc:creator>
  <cp:keywords/>
  <dc:description/>
  <cp:lastModifiedBy>Shicheng Guo</cp:lastModifiedBy>
  <cp:revision>158</cp:revision>
  <dcterms:created xsi:type="dcterms:W3CDTF">2015-09-22T06:21:00Z</dcterms:created>
  <dcterms:modified xsi:type="dcterms:W3CDTF">2016-01-06T18:29:00Z</dcterms:modified>
</cp:coreProperties>
</file>